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895B9" w14:textId="0878834D" w:rsidR="00BA3B49" w:rsidRPr="00251271" w:rsidRDefault="00BA3B49">
      <w:pPr>
        <w:pStyle w:val="Standard"/>
        <w:rPr>
          <w:color w:val="000000"/>
          <w:sz w:val="12"/>
          <w:szCs w:val="12"/>
        </w:rPr>
      </w:pPr>
    </w:p>
    <w:p w14:paraId="5794B4A5" w14:textId="77777777" w:rsidR="00BA3B49" w:rsidRPr="00251271" w:rsidRDefault="00BA3B49">
      <w:pPr>
        <w:pStyle w:val="Standard"/>
        <w:rPr>
          <w:color w:val="000000"/>
          <w:sz w:val="12"/>
          <w:szCs w:val="12"/>
        </w:rPr>
      </w:pPr>
    </w:p>
    <w:p w14:paraId="7EE300FE" w14:textId="77777777" w:rsidR="00BA3B49" w:rsidRPr="00251271" w:rsidRDefault="00BA3B49">
      <w:pPr>
        <w:pStyle w:val="Standard"/>
        <w:rPr>
          <w:color w:val="000000"/>
          <w:sz w:val="12"/>
          <w:szCs w:val="12"/>
        </w:rPr>
      </w:pPr>
    </w:p>
    <w:p w14:paraId="65AA156B" w14:textId="77777777" w:rsidR="00BA3B49" w:rsidRPr="00251271" w:rsidRDefault="00BA3B49">
      <w:pPr>
        <w:pStyle w:val="Standard"/>
        <w:rPr>
          <w:color w:val="000000"/>
        </w:rPr>
      </w:pPr>
    </w:p>
    <w:p w14:paraId="4904A188" w14:textId="77777777" w:rsidR="00BA3B49" w:rsidRPr="00251271" w:rsidRDefault="00BA3B49">
      <w:pPr>
        <w:pStyle w:val="Standard"/>
        <w:rPr>
          <w:color w:val="000000"/>
        </w:rPr>
      </w:pPr>
    </w:p>
    <w:p w14:paraId="51B5BB51" w14:textId="77777777" w:rsidR="00BA3B49" w:rsidRPr="00251271" w:rsidRDefault="00BA3B49">
      <w:pPr>
        <w:pStyle w:val="Standard"/>
        <w:rPr>
          <w:color w:val="000000"/>
        </w:rPr>
      </w:pPr>
    </w:p>
    <w:p w14:paraId="43DFF542" w14:textId="77777777" w:rsidR="00BA3B49" w:rsidRPr="00251271" w:rsidRDefault="00BA3B49">
      <w:pPr>
        <w:pStyle w:val="Standard"/>
        <w:rPr>
          <w:color w:val="000000"/>
        </w:rPr>
      </w:pPr>
    </w:p>
    <w:p w14:paraId="01D0AEDC" w14:textId="77777777" w:rsidR="00BA3B49" w:rsidRPr="00251271" w:rsidRDefault="00BA3B49">
      <w:pPr>
        <w:pStyle w:val="Standard"/>
        <w:rPr>
          <w:color w:val="000000"/>
        </w:rPr>
      </w:pPr>
    </w:p>
    <w:p w14:paraId="3DD0E525" w14:textId="77777777" w:rsidR="00BA3B49" w:rsidRPr="00251271" w:rsidRDefault="00BA3B49">
      <w:pPr>
        <w:pStyle w:val="Standard"/>
        <w:rPr>
          <w:color w:val="000000"/>
        </w:rPr>
      </w:pPr>
    </w:p>
    <w:p w14:paraId="11F39144" w14:textId="77777777" w:rsidR="00BA3B49" w:rsidRPr="00251271" w:rsidRDefault="00BA3B49">
      <w:pPr>
        <w:pStyle w:val="Standard"/>
        <w:rPr>
          <w:color w:val="000000"/>
        </w:rPr>
      </w:pPr>
    </w:p>
    <w:p w14:paraId="4818997F" w14:textId="77777777" w:rsidR="00BA3B49" w:rsidRPr="00251271" w:rsidRDefault="00BA3B49">
      <w:pPr>
        <w:pStyle w:val="Standard"/>
        <w:rPr>
          <w:color w:val="000000"/>
        </w:rPr>
      </w:pPr>
    </w:p>
    <w:p w14:paraId="72C57506" w14:textId="77777777" w:rsidR="00BA3B49" w:rsidRPr="00251271" w:rsidRDefault="00BA3B49">
      <w:pPr>
        <w:pStyle w:val="Standard"/>
        <w:rPr>
          <w:color w:val="000000"/>
        </w:rPr>
      </w:pPr>
    </w:p>
    <w:p w14:paraId="1C2769DB" w14:textId="77777777" w:rsidR="00BA3B49" w:rsidRPr="00251271" w:rsidRDefault="00BA3B49">
      <w:pPr>
        <w:pStyle w:val="Standard"/>
        <w:rPr>
          <w:color w:val="000000"/>
        </w:rPr>
      </w:pPr>
    </w:p>
    <w:p w14:paraId="2F14C802" w14:textId="77777777" w:rsidR="00BA3B49" w:rsidRPr="00251271" w:rsidRDefault="00BA3B49">
      <w:pPr>
        <w:pStyle w:val="Standard"/>
        <w:rPr>
          <w:color w:val="000000"/>
        </w:rPr>
      </w:pPr>
    </w:p>
    <w:p w14:paraId="4B49B936" w14:textId="77777777" w:rsidR="00BA3B49" w:rsidRPr="00251271" w:rsidRDefault="00BA3B49">
      <w:pPr>
        <w:pStyle w:val="Standard"/>
        <w:rPr>
          <w:color w:val="000000"/>
        </w:rPr>
      </w:pPr>
    </w:p>
    <w:p w14:paraId="66532734" w14:textId="77777777" w:rsidR="00BA3B49" w:rsidRPr="00251271" w:rsidRDefault="00BA3B49">
      <w:pPr>
        <w:pStyle w:val="Standard"/>
        <w:rPr>
          <w:color w:val="000000"/>
        </w:rPr>
      </w:pPr>
    </w:p>
    <w:p w14:paraId="1F13E6E3" w14:textId="77777777" w:rsidR="00BA3B49" w:rsidRPr="00251271" w:rsidRDefault="00BA3B49">
      <w:pPr>
        <w:pStyle w:val="Standard"/>
        <w:rPr>
          <w:color w:val="000000"/>
        </w:rPr>
      </w:pPr>
    </w:p>
    <w:p w14:paraId="598D42A4" w14:textId="77777777" w:rsidR="00BA3B49" w:rsidRPr="00251271" w:rsidRDefault="00BA3B49">
      <w:pPr>
        <w:pStyle w:val="Standard"/>
        <w:rPr>
          <w:color w:val="000000"/>
        </w:rPr>
      </w:pPr>
    </w:p>
    <w:p w14:paraId="1B4285EA" w14:textId="77777777" w:rsidR="00BA3B49" w:rsidRPr="00251271" w:rsidRDefault="00BA3B49">
      <w:pPr>
        <w:pStyle w:val="Standard"/>
        <w:rPr>
          <w:color w:val="000000"/>
        </w:rPr>
      </w:pPr>
    </w:p>
    <w:p w14:paraId="621830E8" w14:textId="77777777" w:rsidR="00BA3B49" w:rsidRPr="00251271" w:rsidRDefault="00BA3B49">
      <w:pPr>
        <w:pStyle w:val="Standard"/>
        <w:rPr>
          <w:color w:val="000000"/>
        </w:rPr>
      </w:pPr>
    </w:p>
    <w:p w14:paraId="55191862" w14:textId="77777777" w:rsidR="00BA3B49" w:rsidRPr="00251271" w:rsidRDefault="00BA3B49">
      <w:pPr>
        <w:pStyle w:val="Standard"/>
        <w:rPr>
          <w:color w:val="000000"/>
        </w:rPr>
      </w:pPr>
    </w:p>
    <w:p w14:paraId="3EC95B37" w14:textId="77777777" w:rsidR="00BA3B49" w:rsidRPr="00251271" w:rsidRDefault="00C02365">
      <w:pPr>
        <w:pStyle w:val="Standard"/>
        <w:spacing w:line="360" w:lineRule="auto"/>
        <w:jc w:val="left"/>
        <w:rPr>
          <w:b/>
          <w:bCs/>
          <w:color w:val="000000"/>
          <w:sz w:val="48"/>
          <w:szCs w:val="48"/>
        </w:rPr>
      </w:pPr>
      <w:r w:rsidRPr="00251271">
        <w:rPr>
          <w:b/>
          <w:bCs/>
          <w:color w:val="000000"/>
          <w:sz w:val="48"/>
          <w:szCs w:val="48"/>
        </w:rPr>
        <w:t>Projektuppgift</w:t>
      </w:r>
    </w:p>
    <w:p w14:paraId="4DBD313C" w14:textId="77777777" w:rsidR="00BA3B49" w:rsidRPr="00251271" w:rsidRDefault="00BA3B49">
      <w:pPr>
        <w:pStyle w:val="Standard"/>
        <w:jc w:val="left"/>
        <w:rPr>
          <w:i/>
          <w:iCs/>
          <w:color w:val="000000"/>
          <w:sz w:val="38"/>
          <w:szCs w:val="38"/>
        </w:rPr>
      </w:pPr>
    </w:p>
    <w:p w14:paraId="6E16A5FB" w14:textId="77777777" w:rsidR="00BA3B49" w:rsidRPr="00251271" w:rsidRDefault="00BA3B49">
      <w:pPr>
        <w:pStyle w:val="Standard"/>
        <w:rPr>
          <w:b/>
          <w:bCs/>
          <w:color w:val="000000"/>
        </w:rPr>
      </w:pPr>
    </w:p>
    <w:p w14:paraId="75EA908E" w14:textId="77777777" w:rsidR="00BA3B49" w:rsidRPr="00251271" w:rsidRDefault="00BA3B49">
      <w:pPr>
        <w:pStyle w:val="Standard"/>
        <w:rPr>
          <w:b/>
          <w:bCs/>
          <w:color w:val="000000"/>
        </w:rPr>
      </w:pPr>
    </w:p>
    <w:p w14:paraId="42B899E3" w14:textId="77777777" w:rsidR="00BA3B49" w:rsidRPr="00251271" w:rsidRDefault="00BA3B49">
      <w:pPr>
        <w:pStyle w:val="Standard"/>
        <w:rPr>
          <w:b/>
          <w:bCs/>
          <w:color w:val="000000"/>
        </w:rPr>
      </w:pPr>
    </w:p>
    <w:p w14:paraId="3EF46E82" w14:textId="77777777" w:rsidR="00BA3B49" w:rsidRPr="00251271" w:rsidRDefault="00BA3B49">
      <w:pPr>
        <w:pStyle w:val="Standard"/>
        <w:rPr>
          <w:b/>
          <w:bCs/>
          <w:color w:val="000000"/>
        </w:rPr>
      </w:pPr>
    </w:p>
    <w:p w14:paraId="42405149" w14:textId="77777777" w:rsidR="00BA3B49" w:rsidRPr="00251271" w:rsidRDefault="00BA3B49">
      <w:pPr>
        <w:pStyle w:val="Standard"/>
        <w:rPr>
          <w:b/>
          <w:bCs/>
          <w:color w:val="000000"/>
        </w:rPr>
      </w:pPr>
    </w:p>
    <w:p w14:paraId="387B321D" w14:textId="77777777" w:rsidR="00BA3B49" w:rsidRPr="00251271" w:rsidRDefault="00BA3B49">
      <w:pPr>
        <w:pStyle w:val="Standard"/>
        <w:rPr>
          <w:b/>
          <w:bCs/>
          <w:color w:val="000000"/>
        </w:rPr>
      </w:pPr>
    </w:p>
    <w:p w14:paraId="693E5F25" w14:textId="77777777" w:rsidR="00BA3B49" w:rsidRPr="00251271" w:rsidRDefault="00BA3B49">
      <w:pPr>
        <w:pStyle w:val="Standard"/>
        <w:rPr>
          <w:b/>
          <w:bCs/>
          <w:color w:val="000000"/>
        </w:rPr>
      </w:pPr>
    </w:p>
    <w:p w14:paraId="08C28B70" w14:textId="77777777" w:rsidR="00225F53" w:rsidRPr="00251271" w:rsidRDefault="00225F53" w:rsidP="00225F53">
      <w:pPr>
        <w:pStyle w:val="Standard"/>
        <w:rPr>
          <w:color w:val="000000"/>
        </w:rPr>
      </w:pPr>
      <w:r w:rsidRPr="00251271">
        <w:rPr>
          <w:color w:val="000000"/>
        </w:rPr>
        <w:t>Digital bildbehandling DT163G</w:t>
      </w:r>
    </w:p>
    <w:p w14:paraId="3DCB4234" w14:textId="77777777" w:rsidR="00BA3B49" w:rsidRPr="00251271" w:rsidRDefault="00BA3B49">
      <w:pPr>
        <w:pStyle w:val="Standard"/>
        <w:rPr>
          <w:color w:val="000000"/>
        </w:rPr>
      </w:pPr>
    </w:p>
    <w:p w14:paraId="39B7A0FA" w14:textId="3D599126" w:rsidR="00BA3B49" w:rsidRPr="00251271" w:rsidRDefault="00636EF3">
      <w:pPr>
        <w:pStyle w:val="Standard"/>
        <w:rPr>
          <w:b/>
          <w:bCs/>
          <w:color w:val="000000"/>
        </w:rPr>
      </w:pPr>
      <w:r w:rsidRPr="00251271">
        <w:rPr>
          <w:b/>
          <w:bCs/>
          <w:color w:val="000000"/>
        </w:rPr>
        <w:t xml:space="preserve">Moment 4 </w:t>
      </w:r>
    </w:p>
    <w:p w14:paraId="0933A717" w14:textId="03B93921" w:rsidR="00225F53" w:rsidRPr="00251271" w:rsidRDefault="00225F53" w:rsidP="00FB5C9C">
      <w:pPr>
        <w:pStyle w:val="Standard"/>
        <w:rPr>
          <w:color w:val="000000"/>
        </w:rPr>
      </w:pPr>
      <w:r w:rsidRPr="00251271">
        <w:rPr>
          <w:color w:val="000000"/>
        </w:rPr>
        <w:t>Projektuppgift</w:t>
      </w:r>
    </w:p>
    <w:p w14:paraId="65D7D355" w14:textId="7630BFAF" w:rsidR="00BA3B49" w:rsidRPr="00251271" w:rsidRDefault="004C14A2" w:rsidP="00FB5C9C">
      <w:pPr>
        <w:pStyle w:val="Standard"/>
        <w:jc w:val="left"/>
        <w:rPr>
          <w:b/>
          <w:bCs/>
          <w:color w:val="000000"/>
        </w:rPr>
        <w:sectPr w:rsidR="00BA3B49" w:rsidRPr="00251271">
          <w:headerReference w:type="default" r:id="rId8"/>
          <w:footerReference w:type="default" r:id="rId9"/>
          <w:pgSz w:w="11906" w:h="16838"/>
          <w:pgMar w:top="1134" w:right="1346" w:bottom="760" w:left="1485" w:header="720" w:footer="720" w:gutter="0"/>
          <w:cols w:space="0"/>
          <w:titlePg/>
        </w:sectPr>
      </w:pPr>
      <w:r w:rsidRPr="00251271">
        <w:rPr>
          <w:noProof/>
        </w:rPr>
        <w:drawing>
          <wp:anchor distT="0" distB="0" distL="114300" distR="114300" simplePos="0" relativeHeight="251658240" behindDoc="0" locked="0" layoutInCell="1" allowOverlap="1" wp14:anchorId="2E178738" wp14:editId="6883C6C9">
            <wp:simplePos x="0" y="0"/>
            <wp:positionH relativeFrom="page">
              <wp:posOffset>2090420</wp:posOffset>
            </wp:positionH>
            <wp:positionV relativeFrom="page">
              <wp:posOffset>8343900</wp:posOffset>
            </wp:positionV>
            <wp:extent cx="3369310" cy="1832610"/>
            <wp:effectExtent l="0" t="0" r="0" b="0"/>
            <wp:wrapNone/>
            <wp:docPr id="1" name="graphics1"/>
            <wp:cNvGraphicFramePr/>
            <a:graphic xmlns:a="http://schemas.openxmlformats.org/drawingml/2006/main">
              <a:graphicData uri="http://schemas.openxmlformats.org/drawingml/2006/picture">
                <pic:pic xmlns:pic="http://schemas.openxmlformats.org/drawingml/2006/picture">
                  <pic:nvPicPr>
                    <pic:cNvPr id="1" name="graphics1"/>
                    <pic:cNvPicPr/>
                  </pic:nvPicPr>
                  <pic:blipFill>
                    <a:blip r:embed="rId10">
                      <a:extLst>
                        <a:ext uri="{28A0092B-C50C-407E-A947-70E740481C1C}">
                          <a14:useLocalDpi xmlns:a14="http://schemas.microsoft.com/office/drawing/2010/main" val="0"/>
                        </a:ext>
                      </a:extLst>
                    </a:blip>
                    <a:stretch>
                      <a:fillRect/>
                    </a:stretch>
                  </pic:blipFill>
                  <pic:spPr>
                    <a:xfrm>
                      <a:off x="0" y="0"/>
                      <a:ext cx="3369310" cy="1832610"/>
                    </a:xfrm>
                    <a:prstGeom prst="rect">
                      <a:avLst/>
                    </a:prstGeom>
                    <a:noFill/>
                  </pic:spPr>
                </pic:pic>
              </a:graphicData>
            </a:graphic>
            <wp14:sizeRelH relativeFrom="margin">
              <wp14:pctWidth>0</wp14:pctWidth>
            </wp14:sizeRelH>
          </wp:anchor>
        </w:drawing>
      </w:r>
      <w:r w:rsidR="00001CAC" w:rsidRPr="00251271">
        <w:rPr>
          <w:b/>
          <w:bCs/>
          <w:color w:val="000000"/>
        </w:rPr>
        <w:t>Aous</w:t>
      </w:r>
      <w:r w:rsidR="00FB5C9C">
        <w:rPr>
          <w:b/>
          <w:bCs/>
          <w:color w:val="000000"/>
        </w:rPr>
        <w:t xml:space="preserve"> </w:t>
      </w:r>
      <w:r w:rsidR="00001CAC" w:rsidRPr="00251271">
        <w:rPr>
          <w:b/>
          <w:bCs/>
          <w:color w:val="000000"/>
        </w:rPr>
        <w:t>Josef</w:t>
      </w:r>
    </w:p>
    <w:p w14:paraId="23D35F70" w14:textId="77777777" w:rsidR="00BA3B49" w:rsidRPr="00251271" w:rsidRDefault="00BA3B49">
      <w:pPr>
        <w:pStyle w:val="Textbody"/>
        <w:outlineLvl w:val="0"/>
      </w:pPr>
    </w:p>
    <w:p w14:paraId="7F011351" w14:textId="77777777" w:rsidR="00BA3B49" w:rsidRPr="00251271" w:rsidRDefault="00BA3B49">
      <w:pPr>
        <w:pStyle w:val="Textbody"/>
        <w:outlineLvl w:val="0"/>
      </w:pPr>
    </w:p>
    <w:p w14:paraId="674EFD24" w14:textId="77777777" w:rsidR="00BA3B49" w:rsidRPr="00251271" w:rsidRDefault="00BA3B49">
      <w:pPr>
        <w:pStyle w:val="Textbody"/>
        <w:outlineLvl w:val="0"/>
      </w:pPr>
    </w:p>
    <w:p w14:paraId="5C522B83" w14:textId="77777777" w:rsidR="00BA3B49" w:rsidRPr="00251271" w:rsidRDefault="00BA3B49">
      <w:pPr>
        <w:pStyle w:val="Textbody"/>
        <w:outlineLvl w:val="0"/>
      </w:pPr>
    </w:p>
    <w:p w14:paraId="575C2DD6" w14:textId="77777777" w:rsidR="00BA3B49" w:rsidRPr="00251271" w:rsidRDefault="00BA3B49">
      <w:pPr>
        <w:pStyle w:val="Textbody"/>
        <w:outlineLvl w:val="0"/>
      </w:pPr>
    </w:p>
    <w:p w14:paraId="06573E24" w14:textId="77777777" w:rsidR="00BA3B49" w:rsidRPr="00251271" w:rsidRDefault="00BA3B49">
      <w:pPr>
        <w:pStyle w:val="Textbody"/>
        <w:outlineLvl w:val="0"/>
      </w:pPr>
    </w:p>
    <w:p w14:paraId="5BF7A4EC" w14:textId="77777777" w:rsidR="00BA3B49" w:rsidRPr="00251271" w:rsidRDefault="00BA3B49">
      <w:pPr>
        <w:pStyle w:val="Textbody"/>
        <w:outlineLvl w:val="0"/>
      </w:pPr>
    </w:p>
    <w:p w14:paraId="467ED444" w14:textId="77777777" w:rsidR="00BA3B49" w:rsidRPr="00251271" w:rsidRDefault="00BA3B49">
      <w:pPr>
        <w:pStyle w:val="Textbody"/>
        <w:outlineLvl w:val="0"/>
      </w:pPr>
    </w:p>
    <w:p w14:paraId="0AA20913" w14:textId="77777777" w:rsidR="00BA3B49" w:rsidRPr="00251271" w:rsidRDefault="00BA3B49">
      <w:pPr>
        <w:pStyle w:val="Textbody"/>
        <w:outlineLvl w:val="0"/>
      </w:pPr>
    </w:p>
    <w:p w14:paraId="0542E59D" w14:textId="77777777" w:rsidR="00BA3B49" w:rsidRPr="00251271" w:rsidRDefault="00BA3B49">
      <w:pPr>
        <w:pStyle w:val="Textbody"/>
        <w:outlineLvl w:val="0"/>
      </w:pPr>
    </w:p>
    <w:p w14:paraId="726F64FD" w14:textId="77777777" w:rsidR="00BA3B49" w:rsidRPr="00251271" w:rsidRDefault="00BA3B49">
      <w:pPr>
        <w:pStyle w:val="Textbody"/>
        <w:outlineLvl w:val="0"/>
      </w:pPr>
    </w:p>
    <w:p w14:paraId="36823D84" w14:textId="77777777" w:rsidR="00BA3B49" w:rsidRPr="00251271" w:rsidRDefault="00BA3B49">
      <w:pPr>
        <w:pStyle w:val="Textbody"/>
        <w:outlineLvl w:val="0"/>
      </w:pPr>
    </w:p>
    <w:p w14:paraId="3D7EB151" w14:textId="77777777" w:rsidR="00BA3B49" w:rsidRPr="00251271" w:rsidRDefault="00BA3B49">
      <w:pPr>
        <w:pStyle w:val="Textbody"/>
        <w:outlineLvl w:val="0"/>
      </w:pPr>
    </w:p>
    <w:p w14:paraId="40654B64" w14:textId="77777777" w:rsidR="00BA3B49" w:rsidRPr="00251271" w:rsidRDefault="00BA3B49">
      <w:pPr>
        <w:pStyle w:val="Textbody"/>
        <w:outlineLvl w:val="0"/>
      </w:pPr>
    </w:p>
    <w:p w14:paraId="090A0270" w14:textId="77777777" w:rsidR="00BA3B49" w:rsidRPr="00251271" w:rsidRDefault="00BA3B49">
      <w:pPr>
        <w:pStyle w:val="Textbody"/>
        <w:outlineLvl w:val="0"/>
      </w:pPr>
    </w:p>
    <w:p w14:paraId="600C449F" w14:textId="77777777" w:rsidR="00BA3B49" w:rsidRPr="00251271" w:rsidRDefault="00C02365">
      <w:pPr>
        <w:pStyle w:val="Textbody"/>
        <w:jc w:val="left"/>
        <w:rPr>
          <w:sz w:val="22"/>
          <w:szCs w:val="22"/>
        </w:rPr>
      </w:pPr>
      <w:r w:rsidRPr="00251271">
        <w:rPr>
          <w:rFonts w:cs="Arial"/>
          <w:b/>
          <w:sz w:val="22"/>
          <w:szCs w:val="22"/>
        </w:rPr>
        <w:t>MITTUNIVERSITETET</w:t>
      </w:r>
      <w:r w:rsidRPr="00251271">
        <w:rPr>
          <w:rFonts w:cs="Arial"/>
          <w:b/>
          <w:sz w:val="22"/>
          <w:szCs w:val="22"/>
        </w:rPr>
        <w:br/>
        <w:t>Avdelningen för informationssystem och -teknologi</w:t>
      </w:r>
    </w:p>
    <w:p w14:paraId="51B181F8" w14:textId="5D9952CF" w:rsidR="00BA3B49" w:rsidRPr="00251271" w:rsidRDefault="00C02365">
      <w:pPr>
        <w:pStyle w:val="Textbody"/>
        <w:jc w:val="left"/>
      </w:pPr>
      <w:r w:rsidRPr="00251271">
        <w:rPr>
          <w:rFonts w:cs="Arial"/>
          <w:b/>
          <w:sz w:val="22"/>
          <w:szCs w:val="22"/>
        </w:rPr>
        <w:br/>
        <w:t>Författare:</w:t>
      </w:r>
      <w:r w:rsidRPr="00251271">
        <w:rPr>
          <w:rFonts w:cs="Arial"/>
          <w:sz w:val="22"/>
          <w:szCs w:val="22"/>
        </w:rPr>
        <w:t xml:space="preserve"> </w:t>
      </w:r>
      <w:r w:rsidR="003E329B" w:rsidRPr="00251271">
        <w:rPr>
          <w:rFonts w:cs="Arial"/>
          <w:sz w:val="22"/>
          <w:szCs w:val="22"/>
        </w:rPr>
        <w:t>Aous</w:t>
      </w:r>
      <w:r w:rsidRPr="00251271">
        <w:rPr>
          <w:rFonts w:cs="Arial"/>
          <w:sz w:val="22"/>
          <w:szCs w:val="22"/>
        </w:rPr>
        <w:t xml:space="preserve"> </w:t>
      </w:r>
      <w:r w:rsidR="003E329B" w:rsidRPr="00251271">
        <w:rPr>
          <w:rFonts w:cs="Arial"/>
          <w:sz w:val="22"/>
          <w:szCs w:val="22"/>
        </w:rPr>
        <w:t>Josef</w:t>
      </w:r>
      <w:r w:rsidRPr="00251271">
        <w:rPr>
          <w:rFonts w:cs="Arial"/>
          <w:sz w:val="22"/>
          <w:szCs w:val="22"/>
        </w:rPr>
        <w:t xml:space="preserve">, </w:t>
      </w:r>
      <w:hyperlink r:id="rId11" w:history="1">
        <w:r w:rsidR="003E329B" w:rsidRPr="00251271">
          <w:rPr>
            <w:rStyle w:val="Hyperlnk"/>
            <w:rFonts w:cs="Arial"/>
            <w:sz w:val="22"/>
            <w:szCs w:val="22"/>
          </w:rPr>
          <w:t>aojo2100@student.miun.se</w:t>
        </w:r>
      </w:hyperlink>
      <w:r w:rsidRPr="00251271">
        <w:rPr>
          <w:rFonts w:cs="Arial"/>
          <w:sz w:val="22"/>
          <w:szCs w:val="22"/>
        </w:rPr>
        <w:br/>
      </w:r>
      <w:r w:rsidRPr="00251271">
        <w:rPr>
          <w:rFonts w:cs="Arial"/>
          <w:b/>
          <w:sz w:val="22"/>
          <w:szCs w:val="22"/>
        </w:rPr>
        <w:t>Utbildningsprogram:</w:t>
      </w:r>
      <w:r w:rsidRPr="00251271">
        <w:rPr>
          <w:rFonts w:cs="Arial"/>
          <w:sz w:val="22"/>
          <w:szCs w:val="22"/>
        </w:rPr>
        <w:t xml:space="preserve"> Webbutveckling, 120 hp</w:t>
      </w:r>
      <w:r w:rsidRPr="00251271">
        <w:rPr>
          <w:rFonts w:cs="Arial"/>
          <w:sz w:val="22"/>
          <w:szCs w:val="22"/>
        </w:rPr>
        <w:br/>
      </w:r>
      <w:r w:rsidRPr="00251271">
        <w:rPr>
          <w:rFonts w:cs="Arial"/>
          <w:b/>
          <w:sz w:val="22"/>
          <w:szCs w:val="22"/>
        </w:rPr>
        <w:t>Huvudområde:</w:t>
      </w:r>
      <w:r w:rsidRPr="00251271">
        <w:rPr>
          <w:rFonts w:cs="Arial"/>
          <w:sz w:val="22"/>
          <w:szCs w:val="22"/>
        </w:rPr>
        <w:t xml:space="preserve"> Datateknik</w:t>
      </w:r>
      <w:r w:rsidRPr="00251271">
        <w:rPr>
          <w:rFonts w:cs="Arial"/>
          <w:sz w:val="22"/>
          <w:szCs w:val="22"/>
        </w:rPr>
        <w:br/>
      </w:r>
      <w:r w:rsidRPr="00251271">
        <w:rPr>
          <w:rFonts w:cs="Arial"/>
          <w:b/>
          <w:sz w:val="22"/>
          <w:szCs w:val="22"/>
        </w:rPr>
        <w:t xml:space="preserve">Termin, år: </w:t>
      </w:r>
      <w:r w:rsidR="003E329B" w:rsidRPr="00251271">
        <w:rPr>
          <w:rFonts w:cs="Arial"/>
          <w:sz w:val="22"/>
          <w:szCs w:val="22"/>
        </w:rPr>
        <w:t>HT</w:t>
      </w:r>
      <w:r w:rsidRPr="00251271">
        <w:rPr>
          <w:rFonts w:cs="Arial"/>
          <w:sz w:val="22"/>
          <w:szCs w:val="22"/>
        </w:rPr>
        <w:t>, 20</w:t>
      </w:r>
      <w:r w:rsidR="003E329B" w:rsidRPr="00251271">
        <w:rPr>
          <w:rFonts w:cs="Arial"/>
          <w:sz w:val="22"/>
          <w:szCs w:val="22"/>
        </w:rPr>
        <w:t>22</w:t>
      </w:r>
    </w:p>
    <w:p w14:paraId="21D3EAC0" w14:textId="77777777" w:rsidR="00BA3B49" w:rsidRPr="00251271" w:rsidRDefault="00C02365" w:rsidP="004C14A2">
      <w:pPr>
        <w:pStyle w:val="Rubrik1"/>
        <w:rPr>
          <w:rFonts w:ascii="FreeSerif" w:hAnsi="FreeSerif"/>
        </w:rPr>
      </w:pPr>
      <w:bookmarkStart w:id="0" w:name="_Toc126206809"/>
      <w:r w:rsidRPr="00251271">
        <w:rPr>
          <w:rFonts w:ascii="FreeSerif" w:hAnsi="FreeSerif"/>
        </w:rPr>
        <w:lastRenderedPageBreak/>
        <w:t>Sammanfattning</w:t>
      </w:r>
      <w:bookmarkEnd w:id="0"/>
    </w:p>
    <w:p w14:paraId="7C961B55" w14:textId="42322015" w:rsidR="00C50CE5" w:rsidRDefault="00C50CE5" w:rsidP="00BD6BA8">
      <w:pPr>
        <w:jc w:val="both"/>
        <w:rPr>
          <w:rFonts w:ascii="FreeSerif" w:hAnsi="FreeSerif"/>
        </w:rPr>
      </w:pPr>
      <w:r>
        <w:rPr>
          <w:rFonts w:ascii="FreeSerif" w:hAnsi="FreeSerif"/>
        </w:rPr>
        <w:t>Följande projektrapport fokuserar på bildbehandling och dess relaterade verktyg som utnyttjades för att skapa en e-</w:t>
      </w:r>
      <w:r w:rsidR="00704212">
        <w:rPr>
          <w:rFonts w:ascii="FreeSerif" w:hAnsi="FreeSerif"/>
        </w:rPr>
        <w:t>handels webbsida</w:t>
      </w:r>
      <w:r>
        <w:rPr>
          <w:rFonts w:ascii="FreeSerif" w:hAnsi="FreeSerif"/>
        </w:rPr>
        <w:t>.</w:t>
      </w:r>
      <w:r w:rsidR="00704212">
        <w:rPr>
          <w:rFonts w:ascii="FreeSerif" w:hAnsi="FreeSerif"/>
        </w:rPr>
        <w:t xml:space="preserve"> Syftet med </w:t>
      </w:r>
      <w:r w:rsidRPr="00C50CE5">
        <w:rPr>
          <w:rFonts w:ascii="FreeSerif" w:hAnsi="FreeSerif"/>
        </w:rPr>
        <w:t>Studien fördjupar sig i de olika aspekterna av digital bildbehandling,</w:t>
      </w:r>
      <w:r w:rsidR="00704212">
        <w:rPr>
          <w:rFonts w:ascii="FreeSerif" w:hAnsi="FreeSerif"/>
        </w:rPr>
        <w:t xml:space="preserve"> vilket inkluderar</w:t>
      </w:r>
      <w:r w:rsidRPr="00C50CE5">
        <w:rPr>
          <w:rFonts w:ascii="FreeSerif" w:hAnsi="FreeSerif"/>
        </w:rPr>
        <w:t xml:space="preserve"> </w:t>
      </w:r>
      <w:r w:rsidR="00704212">
        <w:rPr>
          <w:rFonts w:ascii="FreeSerif" w:hAnsi="FreeSerif"/>
        </w:rPr>
        <w:t>relevanta</w:t>
      </w:r>
      <w:r w:rsidRPr="00C50CE5">
        <w:rPr>
          <w:rFonts w:ascii="FreeSerif" w:hAnsi="FreeSerif"/>
        </w:rPr>
        <w:t xml:space="preserve"> termer</w:t>
      </w:r>
      <w:r w:rsidR="00704212">
        <w:rPr>
          <w:rFonts w:ascii="FreeSerif" w:hAnsi="FreeSerif"/>
        </w:rPr>
        <w:t xml:space="preserve">, program samt </w:t>
      </w:r>
      <w:r w:rsidRPr="00C50CE5">
        <w:rPr>
          <w:rFonts w:ascii="FreeSerif" w:hAnsi="FreeSerif"/>
        </w:rPr>
        <w:t>olika designverktyg och deras praktiska användningsområden.</w:t>
      </w:r>
    </w:p>
    <w:p w14:paraId="7BC48231" w14:textId="77777777" w:rsidR="00704212" w:rsidRPr="00C50CE5" w:rsidRDefault="00704212" w:rsidP="00BD6BA8">
      <w:pPr>
        <w:jc w:val="both"/>
        <w:rPr>
          <w:rFonts w:ascii="FreeSerif" w:hAnsi="FreeSerif"/>
        </w:rPr>
      </w:pPr>
    </w:p>
    <w:p w14:paraId="25A38544" w14:textId="11608FC5" w:rsidR="00C50CE5" w:rsidRDefault="00C50CE5" w:rsidP="00BD6BA8">
      <w:pPr>
        <w:jc w:val="both"/>
        <w:rPr>
          <w:rFonts w:ascii="FreeSerif" w:hAnsi="FreeSerif"/>
        </w:rPr>
      </w:pPr>
      <w:r w:rsidRPr="00C50CE5">
        <w:rPr>
          <w:rFonts w:ascii="FreeSerif" w:hAnsi="FreeSerif"/>
        </w:rPr>
        <w:t xml:space="preserve">Projektet </w:t>
      </w:r>
      <w:r w:rsidR="00704212">
        <w:rPr>
          <w:rFonts w:ascii="FreeSerif" w:hAnsi="FreeSerif"/>
        </w:rPr>
        <w:t>kommer att beskriva</w:t>
      </w:r>
      <w:r w:rsidRPr="00C50CE5">
        <w:rPr>
          <w:rFonts w:ascii="FreeSerif" w:hAnsi="FreeSerif"/>
        </w:rPr>
        <w:t xml:space="preserve"> utvecklingen av </w:t>
      </w:r>
      <w:r w:rsidR="00704212">
        <w:rPr>
          <w:rFonts w:ascii="FreeSerif" w:hAnsi="FreeSerif"/>
        </w:rPr>
        <w:t>e-handels</w:t>
      </w:r>
      <w:r w:rsidRPr="00C50CE5">
        <w:rPr>
          <w:rFonts w:ascii="FreeSerif" w:hAnsi="FreeSerif"/>
        </w:rPr>
        <w:t xml:space="preserve"> webbplats, </w:t>
      </w:r>
      <w:r w:rsidR="00704212">
        <w:rPr>
          <w:rFonts w:ascii="FreeSerif" w:hAnsi="FreeSerif"/>
        </w:rPr>
        <w:t>genom att</w:t>
      </w:r>
      <w:r w:rsidR="00406D2A">
        <w:rPr>
          <w:rFonts w:ascii="FreeSerif" w:hAnsi="FreeSerif"/>
        </w:rPr>
        <w:t xml:space="preserve"> beskriva</w:t>
      </w:r>
      <w:r w:rsidRPr="00C50CE5">
        <w:rPr>
          <w:rFonts w:ascii="FreeSerif" w:hAnsi="FreeSerif"/>
        </w:rPr>
        <w:t xml:space="preserve"> </w:t>
      </w:r>
      <w:r w:rsidR="00704212">
        <w:rPr>
          <w:rFonts w:ascii="FreeSerif" w:hAnsi="FreeSerif"/>
        </w:rPr>
        <w:t>dem olika stegen för utvecklingen, från koncept till färdig webbplats</w:t>
      </w:r>
      <w:r w:rsidR="007E1663">
        <w:rPr>
          <w:rFonts w:ascii="FreeSerif" w:hAnsi="FreeSerif"/>
        </w:rPr>
        <w:t>.</w:t>
      </w:r>
      <w:r w:rsidRPr="00C50CE5">
        <w:rPr>
          <w:rFonts w:ascii="FreeSerif" w:hAnsi="FreeSerif"/>
        </w:rPr>
        <w:t xml:space="preserve"> </w:t>
      </w:r>
      <w:r w:rsidR="002B3737">
        <w:rPr>
          <w:rFonts w:ascii="FreeSerif" w:hAnsi="FreeSerif"/>
        </w:rPr>
        <w:t>Diverse</w:t>
      </w:r>
      <w:r w:rsidR="00704212">
        <w:rPr>
          <w:rFonts w:ascii="FreeSerif" w:hAnsi="FreeSerif"/>
        </w:rPr>
        <w:t xml:space="preserve"> </w:t>
      </w:r>
      <w:r w:rsidR="003600F0">
        <w:rPr>
          <w:rFonts w:ascii="FreeSerif" w:hAnsi="FreeSerif"/>
        </w:rPr>
        <w:t>designmoment</w:t>
      </w:r>
      <w:r w:rsidR="000C4B66">
        <w:rPr>
          <w:rFonts w:ascii="FreeSerif" w:hAnsi="FreeSerif"/>
        </w:rPr>
        <w:t xml:space="preserve"> kommer att beskrivas, allt från</w:t>
      </w:r>
      <w:r w:rsidR="00704212">
        <w:rPr>
          <w:rFonts w:ascii="FreeSerif" w:hAnsi="FreeSerif"/>
        </w:rPr>
        <w:t xml:space="preserve"> att skapa </w:t>
      </w:r>
      <w:proofErr w:type="spellStart"/>
      <w:r w:rsidR="00704212">
        <w:rPr>
          <w:rFonts w:ascii="FreeSerif" w:hAnsi="FreeSerif"/>
        </w:rPr>
        <w:t>sitemap</w:t>
      </w:r>
      <w:proofErr w:type="spellEnd"/>
      <w:r w:rsidR="00704212">
        <w:rPr>
          <w:rFonts w:ascii="FreeSerif" w:hAnsi="FreeSerif"/>
        </w:rPr>
        <w:t xml:space="preserve"> </w:t>
      </w:r>
      <w:r w:rsidR="00704212" w:rsidRPr="00C50CE5">
        <w:rPr>
          <w:rFonts w:ascii="FreeSerif" w:hAnsi="FreeSerif"/>
        </w:rPr>
        <w:t>för att definiera webbplatsens struktur</w:t>
      </w:r>
      <w:r w:rsidR="00704212">
        <w:rPr>
          <w:rFonts w:ascii="FreeSerif" w:hAnsi="FreeSerif"/>
        </w:rPr>
        <w:t xml:space="preserve"> samt wireframes och prototyper för att visuellt beskriva dess utseende.</w:t>
      </w:r>
    </w:p>
    <w:p w14:paraId="369C987D" w14:textId="77777777" w:rsidR="00704212" w:rsidRPr="00C50CE5" w:rsidRDefault="00704212" w:rsidP="00BD6BA8">
      <w:pPr>
        <w:jc w:val="both"/>
        <w:rPr>
          <w:rFonts w:ascii="FreeSerif" w:hAnsi="FreeSerif"/>
        </w:rPr>
      </w:pPr>
    </w:p>
    <w:p w14:paraId="7D3B9773" w14:textId="5B1F4D16" w:rsidR="00BD6BA8" w:rsidRDefault="00704212" w:rsidP="0035148B">
      <w:pPr>
        <w:jc w:val="both"/>
        <w:rPr>
          <w:rFonts w:ascii="FreeSerif" w:hAnsi="FreeSerif"/>
        </w:rPr>
      </w:pPr>
      <w:r>
        <w:rPr>
          <w:rFonts w:ascii="FreeSerif" w:hAnsi="FreeSerif"/>
        </w:rPr>
        <w:t xml:space="preserve">Rapporten kommer </w:t>
      </w:r>
      <w:r w:rsidR="00952F1A">
        <w:rPr>
          <w:rFonts w:ascii="FreeSerif" w:hAnsi="FreeSerif"/>
        </w:rPr>
        <w:t>även att</w:t>
      </w:r>
      <w:r>
        <w:rPr>
          <w:rFonts w:ascii="FreeSerif" w:hAnsi="FreeSerif"/>
        </w:rPr>
        <w:t xml:space="preserve"> upplysa om</w:t>
      </w:r>
      <w:r w:rsidR="00C50CE5" w:rsidRPr="00C50CE5">
        <w:rPr>
          <w:rFonts w:ascii="FreeSerif" w:hAnsi="FreeSerif"/>
        </w:rPr>
        <w:t xml:space="preserve"> de olika </w:t>
      </w:r>
      <w:r w:rsidR="00520E25" w:rsidRPr="00520E25">
        <w:rPr>
          <w:rFonts w:ascii="FreeSerif" w:hAnsi="FreeSerif"/>
        </w:rPr>
        <w:t>designverktyg</w:t>
      </w:r>
      <w:r w:rsidR="00520E25" w:rsidRPr="00520E25">
        <w:rPr>
          <w:rFonts w:ascii="FreeSerif" w:hAnsi="FreeSerif"/>
        </w:rPr>
        <w:t xml:space="preserve"> </w:t>
      </w:r>
      <w:r w:rsidR="00C50CE5" w:rsidRPr="00C50CE5">
        <w:rPr>
          <w:rFonts w:ascii="FreeSerif" w:hAnsi="FreeSerif"/>
        </w:rPr>
        <w:t>som används i skapelseprocessen, undersök</w:t>
      </w:r>
      <w:r w:rsidR="003600F0">
        <w:rPr>
          <w:rFonts w:ascii="FreeSerif" w:hAnsi="FreeSerif"/>
        </w:rPr>
        <w:t xml:space="preserve">a </w:t>
      </w:r>
      <w:r w:rsidR="00C50CE5" w:rsidRPr="00C50CE5">
        <w:rPr>
          <w:rFonts w:ascii="FreeSerif" w:hAnsi="FreeSerif"/>
        </w:rPr>
        <w:t>deras applikationer, begränsningar och hur var och en bidrar till det övergripande utseendet på webbplatsen.</w:t>
      </w:r>
      <w:r w:rsidR="0035148B">
        <w:rPr>
          <w:rFonts w:ascii="FreeSerif" w:hAnsi="FreeSerif"/>
        </w:rPr>
        <w:t xml:space="preserve"> </w:t>
      </w:r>
      <w:r w:rsidR="00C50CE5" w:rsidRPr="00C50CE5">
        <w:rPr>
          <w:rFonts w:ascii="FreeSerif" w:hAnsi="FreeSerif"/>
        </w:rPr>
        <w:t xml:space="preserve">Projektet </w:t>
      </w:r>
      <w:r w:rsidR="00520E25">
        <w:rPr>
          <w:rFonts w:ascii="FreeSerif" w:hAnsi="FreeSerif"/>
        </w:rPr>
        <w:t xml:space="preserve">kommer även att </w:t>
      </w:r>
      <w:r w:rsidR="00520E25" w:rsidRPr="00C50CE5">
        <w:rPr>
          <w:rFonts w:ascii="FreeSerif" w:hAnsi="FreeSerif"/>
        </w:rPr>
        <w:t>diskutera</w:t>
      </w:r>
      <w:r w:rsidR="00C50CE5" w:rsidRPr="00C50CE5">
        <w:rPr>
          <w:rFonts w:ascii="FreeSerif" w:hAnsi="FreeSerif"/>
        </w:rPr>
        <w:t xml:space="preserve"> utvecklingsstadiet, </w:t>
      </w:r>
      <w:r w:rsidR="00520E25">
        <w:rPr>
          <w:rFonts w:ascii="FreeSerif" w:hAnsi="FreeSerif"/>
        </w:rPr>
        <w:t>genom att visa</w:t>
      </w:r>
      <w:r w:rsidR="00C50CE5" w:rsidRPr="00C50CE5">
        <w:rPr>
          <w:rFonts w:ascii="FreeSerif" w:hAnsi="FreeSerif"/>
        </w:rPr>
        <w:t xml:space="preserve"> hur webbplatsen kom till</w:t>
      </w:r>
      <w:r w:rsidR="00520E25">
        <w:rPr>
          <w:rFonts w:ascii="FreeSerif" w:hAnsi="FreeSerif"/>
        </w:rPr>
        <w:t xml:space="preserve"> liv</w:t>
      </w:r>
      <w:r w:rsidR="00C50CE5" w:rsidRPr="00C50CE5">
        <w:rPr>
          <w:rFonts w:ascii="FreeSerif" w:hAnsi="FreeSerif"/>
        </w:rPr>
        <w:t xml:space="preserve">, </w:t>
      </w:r>
      <w:r w:rsidR="00520E25">
        <w:rPr>
          <w:rFonts w:ascii="FreeSerif" w:hAnsi="FreeSerif"/>
        </w:rPr>
        <w:t>genom att beskriva hur det har kodats</w:t>
      </w:r>
      <w:r w:rsidR="00C50CE5" w:rsidRPr="00C50CE5">
        <w:rPr>
          <w:rFonts w:ascii="FreeSerif" w:hAnsi="FreeSerif"/>
        </w:rPr>
        <w:t xml:space="preserve">. </w:t>
      </w:r>
      <w:r w:rsidR="00BD6BA8">
        <w:rPr>
          <w:rFonts w:ascii="FreeSerif" w:hAnsi="FreeSerif"/>
        </w:rPr>
        <w:t xml:space="preserve"> </w:t>
      </w:r>
    </w:p>
    <w:p w14:paraId="59E1918E" w14:textId="62915A21" w:rsidR="00BA3B49" w:rsidRPr="00251271" w:rsidRDefault="00C50CE5" w:rsidP="00BD6BA8">
      <w:pPr>
        <w:jc w:val="both"/>
        <w:rPr>
          <w:rFonts w:ascii="FreeSerif" w:hAnsi="FreeSerif"/>
        </w:rPr>
      </w:pPr>
      <w:r w:rsidRPr="00C50CE5">
        <w:rPr>
          <w:rFonts w:ascii="FreeSerif" w:hAnsi="FreeSerif"/>
        </w:rPr>
        <w:t xml:space="preserve">Slutligen </w:t>
      </w:r>
      <w:r w:rsidR="00520E25">
        <w:rPr>
          <w:rFonts w:ascii="FreeSerif" w:hAnsi="FreeSerif"/>
        </w:rPr>
        <w:t xml:space="preserve">kommer </w:t>
      </w:r>
      <w:r w:rsidRPr="00C50CE5">
        <w:rPr>
          <w:rFonts w:ascii="FreeSerif" w:hAnsi="FreeSerif"/>
        </w:rPr>
        <w:t>projektet</w:t>
      </w:r>
      <w:r w:rsidR="00520E25">
        <w:rPr>
          <w:rFonts w:ascii="FreeSerif" w:hAnsi="FreeSerif"/>
        </w:rPr>
        <w:t xml:space="preserve"> </w:t>
      </w:r>
      <w:r w:rsidR="00520E25" w:rsidRPr="00C50CE5">
        <w:rPr>
          <w:rFonts w:ascii="FreeSerif" w:hAnsi="FreeSerif"/>
        </w:rPr>
        <w:t>belys</w:t>
      </w:r>
      <w:r w:rsidR="00520E25">
        <w:rPr>
          <w:rFonts w:ascii="FreeSerif" w:hAnsi="FreeSerif"/>
        </w:rPr>
        <w:t xml:space="preserve">a </w:t>
      </w:r>
      <w:r w:rsidR="00520E25" w:rsidRPr="00C50CE5">
        <w:rPr>
          <w:rFonts w:ascii="FreeSerif" w:hAnsi="FreeSerif"/>
        </w:rPr>
        <w:t>eventuella hinder och föreslår möjliga lösninga</w:t>
      </w:r>
      <w:r w:rsidR="00520E25">
        <w:rPr>
          <w:rFonts w:ascii="FreeSerif" w:hAnsi="FreeSerif"/>
        </w:rPr>
        <w:t xml:space="preserve">r samt </w:t>
      </w:r>
      <w:r w:rsidRPr="00C50CE5">
        <w:rPr>
          <w:rFonts w:ascii="FreeSerif" w:hAnsi="FreeSerif"/>
        </w:rPr>
        <w:t xml:space="preserve">rekommendationer </w:t>
      </w:r>
      <w:r w:rsidR="00520E25">
        <w:rPr>
          <w:rFonts w:ascii="FreeSerif" w:hAnsi="FreeSerif"/>
        </w:rPr>
        <w:t xml:space="preserve">på hur olika designverktyg borde utnyttjas för att skapa webbsidor </w:t>
      </w:r>
      <w:r w:rsidR="003600F0">
        <w:rPr>
          <w:rFonts w:ascii="FreeSerif" w:hAnsi="FreeSerif"/>
        </w:rPr>
        <w:t>är båda robusta och visuellt tilltalande</w:t>
      </w:r>
      <w:r w:rsidR="00520E25">
        <w:rPr>
          <w:rFonts w:ascii="FreeSerif" w:hAnsi="FreeSerif"/>
        </w:rPr>
        <w:t xml:space="preserve">. </w:t>
      </w:r>
    </w:p>
    <w:p w14:paraId="31F6D009" w14:textId="48900645" w:rsidR="00BA3B49" w:rsidRPr="00251271" w:rsidRDefault="004C14A2" w:rsidP="004C14A2">
      <w:pPr>
        <w:pStyle w:val="Rubrik1"/>
        <w:rPr>
          <w:rFonts w:ascii="FreeSerif" w:hAnsi="FreeSerif"/>
        </w:rPr>
      </w:pPr>
      <w:bookmarkStart w:id="1" w:name="_Toc126206810"/>
      <w:r w:rsidRPr="00251271">
        <w:rPr>
          <w:rFonts w:ascii="FreeSerif" w:hAnsi="FreeSerif"/>
        </w:rPr>
        <w:lastRenderedPageBreak/>
        <w:t>Innehållsförteckning</w:t>
      </w:r>
      <w:bookmarkEnd w:id="1"/>
    </w:p>
    <w:sdt>
      <w:sdtPr>
        <w:rPr>
          <w:rFonts w:ascii="FreeSerif" w:eastAsia="Arial Unicode MS" w:hAnsi="FreeSerif" w:cs="Tahoma"/>
          <w:color w:val="auto"/>
          <w:kern w:val="3"/>
          <w:sz w:val="24"/>
          <w:szCs w:val="24"/>
          <w:lang w:eastAsia="zh-CN" w:bidi="hi-IN"/>
        </w:rPr>
        <w:id w:val="1568458276"/>
        <w:docPartObj>
          <w:docPartGallery w:val="Table of Contents"/>
          <w:docPartUnique/>
        </w:docPartObj>
      </w:sdtPr>
      <w:sdtEndPr>
        <w:rPr>
          <w:b/>
          <w:bCs/>
        </w:rPr>
      </w:sdtEndPr>
      <w:sdtContent>
        <w:p w14:paraId="7E07015D" w14:textId="6127CF06" w:rsidR="004C14A2" w:rsidRPr="00251271" w:rsidRDefault="004C14A2">
          <w:pPr>
            <w:pStyle w:val="Innehllsfrteckningsrubrik"/>
            <w:rPr>
              <w:rFonts w:ascii="FreeSerif" w:hAnsi="FreeSerif"/>
            </w:rPr>
          </w:pPr>
        </w:p>
        <w:p w14:paraId="26874D49" w14:textId="65CDB675" w:rsidR="00E3054E" w:rsidRDefault="004C14A2">
          <w:pPr>
            <w:pStyle w:val="Innehll1"/>
            <w:tabs>
              <w:tab w:val="left" w:pos="480"/>
              <w:tab w:val="right" w:leader="dot" w:pos="7700"/>
            </w:tabs>
            <w:rPr>
              <w:rFonts w:asciiTheme="minorHAnsi" w:eastAsiaTheme="minorEastAsia" w:hAnsiTheme="minorHAnsi" w:cstheme="minorBidi"/>
              <w:noProof/>
              <w:kern w:val="0"/>
              <w:sz w:val="22"/>
              <w:szCs w:val="22"/>
              <w:lang w:bidi="ar-SA"/>
            </w:rPr>
          </w:pPr>
          <w:r w:rsidRPr="00251271">
            <w:rPr>
              <w:rFonts w:ascii="FreeSerif" w:hAnsi="FreeSerif"/>
            </w:rPr>
            <w:fldChar w:fldCharType="begin"/>
          </w:r>
          <w:r w:rsidRPr="00251271">
            <w:rPr>
              <w:rFonts w:ascii="FreeSerif" w:hAnsi="FreeSerif"/>
            </w:rPr>
            <w:instrText xml:space="preserve"> TOC \o "1-3" \h \z \u </w:instrText>
          </w:r>
          <w:r w:rsidRPr="00251271">
            <w:rPr>
              <w:rFonts w:ascii="FreeSerif" w:hAnsi="FreeSerif"/>
            </w:rPr>
            <w:fldChar w:fldCharType="separate"/>
          </w:r>
          <w:hyperlink w:anchor="_Toc126206809" w:history="1">
            <w:r w:rsidR="00E3054E" w:rsidRPr="00196EEA">
              <w:rPr>
                <w:rStyle w:val="Hyperlnk"/>
                <w:rFonts w:ascii="FreeSerif" w:hAnsi="FreeSerif"/>
                <w:noProof/>
              </w:rPr>
              <w:t>1</w:t>
            </w:r>
            <w:r w:rsidR="00E3054E">
              <w:rPr>
                <w:rFonts w:asciiTheme="minorHAnsi" w:eastAsiaTheme="minorEastAsia" w:hAnsiTheme="minorHAnsi" w:cstheme="minorBidi"/>
                <w:noProof/>
                <w:kern w:val="0"/>
                <w:sz w:val="22"/>
                <w:szCs w:val="22"/>
                <w:lang w:bidi="ar-SA"/>
              </w:rPr>
              <w:tab/>
            </w:r>
            <w:r w:rsidR="00E3054E" w:rsidRPr="00196EEA">
              <w:rPr>
                <w:rStyle w:val="Hyperlnk"/>
                <w:rFonts w:ascii="FreeSerif" w:hAnsi="FreeSerif"/>
                <w:noProof/>
              </w:rPr>
              <w:t>Sammanfattning</w:t>
            </w:r>
            <w:r w:rsidR="00E3054E">
              <w:rPr>
                <w:noProof/>
                <w:webHidden/>
              </w:rPr>
              <w:tab/>
            </w:r>
            <w:r w:rsidR="00E3054E">
              <w:rPr>
                <w:noProof/>
                <w:webHidden/>
              </w:rPr>
              <w:fldChar w:fldCharType="begin"/>
            </w:r>
            <w:r w:rsidR="00E3054E">
              <w:rPr>
                <w:noProof/>
                <w:webHidden/>
              </w:rPr>
              <w:instrText xml:space="preserve"> PAGEREF _Toc126206809 \h </w:instrText>
            </w:r>
            <w:r w:rsidR="00E3054E">
              <w:rPr>
                <w:noProof/>
                <w:webHidden/>
              </w:rPr>
            </w:r>
            <w:r w:rsidR="00E3054E">
              <w:rPr>
                <w:noProof/>
                <w:webHidden/>
              </w:rPr>
              <w:fldChar w:fldCharType="separate"/>
            </w:r>
            <w:r w:rsidR="00C70C48">
              <w:rPr>
                <w:noProof/>
                <w:webHidden/>
              </w:rPr>
              <w:t>iii</w:t>
            </w:r>
            <w:r w:rsidR="00E3054E">
              <w:rPr>
                <w:noProof/>
                <w:webHidden/>
              </w:rPr>
              <w:fldChar w:fldCharType="end"/>
            </w:r>
          </w:hyperlink>
        </w:p>
        <w:p w14:paraId="2FACBE91" w14:textId="7C17029A"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10" w:history="1">
            <w:r w:rsidRPr="00196EEA">
              <w:rPr>
                <w:rStyle w:val="Hyperlnk"/>
                <w:rFonts w:ascii="FreeSerif" w:hAnsi="FreeSerif"/>
                <w:noProof/>
              </w:rPr>
              <w:t>2</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Innehållsförteckning</w:t>
            </w:r>
            <w:r>
              <w:rPr>
                <w:noProof/>
                <w:webHidden/>
              </w:rPr>
              <w:tab/>
            </w:r>
            <w:r>
              <w:rPr>
                <w:noProof/>
                <w:webHidden/>
              </w:rPr>
              <w:fldChar w:fldCharType="begin"/>
            </w:r>
            <w:r>
              <w:rPr>
                <w:noProof/>
                <w:webHidden/>
              </w:rPr>
              <w:instrText xml:space="preserve"> PAGEREF _Toc126206810 \h </w:instrText>
            </w:r>
            <w:r>
              <w:rPr>
                <w:noProof/>
                <w:webHidden/>
              </w:rPr>
            </w:r>
            <w:r>
              <w:rPr>
                <w:noProof/>
                <w:webHidden/>
              </w:rPr>
              <w:fldChar w:fldCharType="separate"/>
            </w:r>
            <w:r w:rsidR="00C70C48">
              <w:rPr>
                <w:noProof/>
                <w:webHidden/>
              </w:rPr>
              <w:t>iv</w:t>
            </w:r>
            <w:r>
              <w:rPr>
                <w:noProof/>
                <w:webHidden/>
              </w:rPr>
              <w:fldChar w:fldCharType="end"/>
            </w:r>
          </w:hyperlink>
        </w:p>
        <w:p w14:paraId="11177A60" w14:textId="39E162DD"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11" w:history="1">
            <w:r w:rsidRPr="00196EEA">
              <w:rPr>
                <w:rStyle w:val="Hyperlnk"/>
                <w:rFonts w:ascii="FreeSerif" w:hAnsi="FreeSerif"/>
                <w:noProof/>
              </w:rPr>
              <w:t>3</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Introduktion</w:t>
            </w:r>
            <w:r>
              <w:rPr>
                <w:noProof/>
                <w:webHidden/>
              </w:rPr>
              <w:tab/>
            </w:r>
            <w:r>
              <w:rPr>
                <w:noProof/>
                <w:webHidden/>
              </w:rPr>
              <w:fldChar w:fldCharType="begin"/>
            </w:r>
            <w:r>
              <w:rPr>
                <w:noProof/>
                <w:webHidden/>
              </w:rPr>
              <w:instrText xml:space="preserve"> PAGEREF _Toc126206811 \h </w:instrText>
            </w:r>
            <w:r>
              <w:rPr>
                <w:noProof/>
                <w:webHidden/>
              </w:rPr>
            </w:r>
            <w:r>
              <w:rPr>
                <w:noProof/>
                <w:webHidden/>
              </w:rPr>
              <w:fldChar w:fldCharType="separate"/>
            </w:r>
            <w:r w:rsidR="00C70C48">
              <w:rPr>
                <w:noProof/>
                <w:webHidden/>
              </w:rPr>
              <w:t>1</w:t>
            </w:r>
            <w:r>
              <w:rPr>
                <w:noProof/>
                <w:webHidden/>
              </w:rPr>
              <w:fldChar w:fldCharType="end"/>
            </w:r>
          </w:hyperlink>
        </w:p>
        <w:p w14:paraId="4CBE631B" w14:textId="4257CDA2"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12" w:history="1">
            <w:r w:rsidRPr="00196EEA">
              <w:rPr>
                <w:rStyle w:val="Hyperlnk"/>
                <w:rFonts w:ascii="FreeSerif" w:hAnsi="FreeSerif"/>
                <w:noProof/>
              </w:rPr>
              <w:t>4</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Teori</w:t>
            </w:r>
            <w:r>
              <w:rPr>
                <w:noProof/>
                <w:webHidden/>
              </w:rPr>
              <w:tab/>
            </w:r>
            <w:r>
              <w:rPr>
                <w:noProof/>
                <w:webHidden/>
              </w:rPr>
              <w:fldChar w:fldCharType="begin"/>
            </w:r>
            <w:r>
              <w:rPr>
                <w:noProof/>
                <w:webHidden/>
              </w:rPr>
              <w:instrText xml:space="preserve"> PAGEREF _Toc126206812 \h </w:instrText>
            </w:r>
            <w:r>
              <w:rPr>
                <w:noProof/>
                <w:webHidden/>
              </w:rPr>
            </w:r>
            <w:r>
              <w:rPr>
                <w:noProof/>
                <w:webHidden/>
              </w:rPr>
              <w:fldChar w:fldCharType="separate"/>
            </w:r>
            <w:r w:rsidR="00C70C48">
              <w:rPr>
                <w:noProof/>
                <w:webHidden/>
              </w:rPr>
              <w:t>2</w:t>
            </w:r>
            <w:r>
              <w:rPr>
                <w:noProof/>
                <w:webHidden/>
              </w:rPr>
              <w:fldChar w:fldCharType="end"/>
            </w:r>
          </w:hyperlink>
        </w:p>
        <w:p w14:paraId="3EECDF6C" w14:textId="581FBC4A"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13" w:history="1">
            <w:r w:rsidRPr="00196EEA">
              <w:rPr>
                <w:rStyle w:val="Hyperlnk"/>
                <w:rFonts w:ascii="FreeSerif" w:hAnsi="FreeSerif"/>
                <w:noProof/>
              </w:rPr>
              <w:t>5</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Metod</w:t>
            </w:r>
            <w:r>
              <w:rPr>
                <w:noProof/>
                <w:webHidden/>
              </w:rPr>
              <w:tab/>
            </w:r>
            <w:r>
              <w:rPr>
                <w:noProof/>
                <w:webHidden/>
              </w:rPr>
              <w:fldChar w:fldCharType="begin"/>
            </w:r>
            <w:r>
              <w:rPr>
                <w:noProof/>
                <w:webHidden/>
              </w:rPr>
              <w:instrText xml:space="preserve"> PAGEREF _Toc126206813 \h </w:instrText>
            </w:r>
            <w:r>
              <w:rPr>
                <w:noProof/>
                <w:webHidden/>
              </w:rPr>
            </w:r>
            <w:r>
              <w:rPr>
                <w:noProof/>
                <w:webHidden/>
              </w:rPr>
              <w:fldChar w:fldCharType="separate"/>
            </w:r>
            <w:r w:rsidR="00C70C48">
              <w:rPr>
                <w:noProof/>
                <w:webHidden/>
              </w:rPr>
              <w:t>3</w:t>
            </w:r>
            <w:r>
              <w:rPr>
                <w:noProof/>
                <w:webHidden/>
              </w:rPr>
              <w:fldChar w:fldCharType="end"/>
            </w:r>
          </w:hyperlink>
        </w:p>
        <w:p w14:paraId="2043F932" w14:textId="63F1EE36"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14" w:history="1">
            <w:r w:rsidRPr="00196EEA">
              <w:rPr>
                <w:rStyle w:val="Hyperlnk"/>
                <w:rFonts w:ascii="FreeSerif" w:hAnsi="FreeSerif"/>
                <w:noProof/>
              </w:rPr>
              <w:t>6</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Konstruktion</w:t>
            </w:r>
            <w:r>
              <w:rPr>
                <w:noProof/>
                <w:webHidden/>
              </w:rPr>
              <w:tab/>
            </w:r>
            <w:r>
              <w:rPr>
                <w:noProof/>
                <w:webHidden/>
              </w:rPr>
              <w:fldChar w:fldCharType="begin"/>
            </w:r>
            <w:r>
              <w:rPr>
                <w:noProof/>
                <w:webHidden/>
              </w:rPr>
              <w:instrText xml:space="preserve"> PAGEREF _Toc126206814 \h </w:instrText>
            </w:r>
            <w:r>
              <w:rPr>
                <w:noProof/>
                <w:webHidden/>
              </w:rPr>
            </w:r>
            <w:r>
              <w:rPr>
                <w:noProof/>
                <w:webHidden/>
              </w:rPr>
              <w:fldChar w:fldCharType="separate"/>
            </w:r>
            <w:r w:rsidR="00C70C48">
              <w:rPr>
                <w:noProof/>
                <w:webHidden/>
              </w:rPr>
              <w:t>4</w:t>
            </w:r>
            <w:r>
              <w:rPr>
                <w:noProof/>
                <w:webHidden/>
              </w:rPr>
              <w:fldChar w:fldCharType="end"/>
            </w:r>
          </w:hyperlink>
        </w:p>
        <w:p w14:paraId="6ABBA729" w14:textId="39B5F0CD" w:rsidR="00E3054E" w:rsidRDefault="00E3054E">
          <w:pPr>
            <w:pStyle w:val="Innehll2"/>
            <w:tabs>
              <w:tab w:val="left" w:pos="880"/>
              <w:tab w:val="right" w:leader="dot" w:pos="7700"/>
            </w:tabs>
            <w:rPr>
              <w:rFonts w:asciiTheme="minorHAnsi" w:eastAsiaTheme="minorEastAsia" w:hAnsiTheme="minorHAnsi" w:cstheme="minorBidi"/>
              <w:noProof/>
              <w:kern w:val="0"/>
              <w:sz w:val="22"/>
              <w:szCs w:val="22"/>
              <w:lang w:bidi="ar-SA"/>
            </w:rPr>
          </w:pPr>
          <w:hyperlink w:anchor="_Toc126206815" w:history="1">
            <w:r w:rsidRPr="00196EEA">
              <w:rPr>
                <w:rStyle w:val="Hyperlnk"/>
                <w:noProof/>
              </w:rPr>
              <w:t>6.1</w:t>
            </w:r>
            <w:r>
              <w:rPr>
                <w:rFonts w:asciiTheme="minorHAnsi" w:eastAsiaTheme="minorEastAsia" w:hAnsiTheme="minorHAnsi" w:cstheme="minorBidi"/>
                <w:noProof/>
                <w:kern w:val="0"/>
                <w:sz w:val="22"/>
                <w:szCs w:val="22"/>
                <w:lang w:bidi="ar-SA"/>
              </w:rPr>
              <w:tab/>
            </w:r>
            <w:r w:rsidRPr="00196EEA">
              <w:rPr>
                <w:rStyle w:val="Hyperlnk"/>
                <w:noProof/>
              </w:rPr>
              <w:t>Webbdesign verktyg – planering och prototyp</w:t>
            </w:r>
            <w:r>
              <w:rPr>
                <w:noProof/>
                <w:webHidden/>
              </w:rPr>
              <w:tab/>
            </w:r>
            <w:r>
              <w:rPr>
                <w:noProof/>
                <w:webHidden/>
              </w:rPr>
              <w:fldChar w:fldCharType="begin"/>
            </w:r>
            <w:r>
              <w:rPr>
                <w:noProof/>
                <w:webHidden/>
              </w:rPr>
              <w:instrText xml:space="preserve"> PAGEREF _Toc126206815 \h </w:instrText>
            </w:r>
            <w:r>
              <w:rPr>
                <w:noProof/>
                <w:webHidden/>
              </w:rPr>
            </w:r>
            <w:r>
              <w:rPr>
                <w:noProof/>
                <w:webHidden/>
              </w:rPr>
              <w:fldChar w:fldCharType="separate"/>
            </w:r>
            <w:r w:rsidR="00C70C48">
              <w:rPr>
                <w:noProof/>
                <w:webHidden/>
              </w:rPr>
              <w:t>4</w:t>
            </w:r>
            <w:r>
              <w:rPr>
                <w:noProof/>
                <w:webHidden/>
              </w:rPr>
              <w:fldChar w:fldCharType="end"/>
            </w:r>
          </w:hyperlink>
        </w:p>
        <w:p w14:paraId="3C08D258" w14:textId="20A88B02"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16" w:history="1">
            <w:r w:rsidRPr="00196EEA">
              <w:rPr>
                <w:rStyle w:val="Hyperlnk"/>
                <w:noProof/>
              </w:rPr>
              <w:t>6.1.1</w:t>
            </w:r>
            <w:r>
              <w:rPr>
                <w:rFonts w:asciiTheme="minorHAnsi" w:eastAsiaTheme="minorEastAsia" w:hAnsiTheme="minorHAnsi" w:cstheme="minorBidi"/>
                <w:noProof/>
                <w:kern w:val="0"/>
                <w:sz w:val="22"/>
                <w:szCs w:val="22"/>
                <w:lang w:bidi="ar-SA"/>
              </w:rPr>
              <w:tab/>
            </w:r>
            <w:r w:rsidRPr="00196EEA">
              <w:rPr>
                <w:rStyle w:val="Hyperlnk"/>
                <w:noProof/>
              </w:rPr>
              <w:t>Sitemap</w:t>
            </w:r>
            <w:r>
              <w:rPr>
                <w:noProof/>
                <w:webHidden/>
              </w:rPr>
              <w:tab/>
            </w:r>
            <w:r>
              <w:rPr>
                <w:noProof/>
                <w:webHidden/>
              </w:rPr>
              <w:fldChar w:fldCharType="begin"/>
            </w:r>
            <w:r>
              <w:rPr>
                <w:noProof/>
                <w:webHidden/>
              </w:rPr>
              <w:instrText xml:space="preserve"> PAGEREF _Toc126206816 \h </w:instrText>
            </w:r>
            <w:r>
              <w:rPr>
                <w:noProof/>
                <w:webHidden/>
              </w:rPr>
            </w:r>
            <w:r>
              <w:rPr>
                <w:noProof/>
                <w:webHidden/>
              </w:rPr>
              <w:fldChar w:fldCharType="separate"/>
            </w:r>
            <w:r w:rsidR="00C70C48">
              <w:rPr>
                <w:noProof/>
                <w:webHidden/>
              </w:rPr>
              <w:t>4</w:t>
            </w:r>
            <w:r>
              <w:rPr>
                <w:noProof/>
                <w:webHidden/>
              </w:rPr>
              <w:fldChar w:fldCharType="end"/>
            </w:r>
          </w:hyperlink>
        </w:p>
        <w:p w14:paraId="397A5CE0" w14:textId="275F816E"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17" w:history="1">
            <w:r w:rsidRPr="00196EEA">
              <w:rPr>
                <w:rStyle w:val="Hyperlnk"/>
                <w:noProof/>
              </w:rPr>
              <w:t>6.1.2</w:t>
            </w:r>
            <w:r>
              <w:rPr>
                <w:rFonts w:asciiTheme="minorHAnsi" w:eastAsiaTheme="minorEastAsia" w:hAnsiTheme="minorHAnsi" w:cstheme="minorBidi"/>
                <w:noProof/>
                <w:kern w:val="0"/>
                <w:sz w:val="22"/>
                <w:szCs w:val="22"/>
                <w:lang w:bidi="ar-SA"/>
              </w:rPr>
              <w:tab/>
            </w:r>
            <w:r w:rsidRPr="00196EEA">
              <w:rPr>
                <w:rStyle w:val="Hyperlnk"/>
                <w:noProof/>
              </w:rPr>
              <w:t>Wireframes</w:t>
            </w:r>
            <w:r>
              <w:rPr>
                <w:noProof/>
                <w:webHidden/>
              </w:rPr>
              <w:tab/>
            </w:r>
            <w:r>
              <w:rPr>
                <w:noProof/>
                <w:webHidden/>
              </w:rPr>
              <w:fldChar w:fldCharType="begin"/>
            </w:r>
            <w:r>
              <w:rPr>
                <w:noProof/>
                <w:webHidden/>
              </w:rPr>
              <w:instrText xml:space="preserve"> PAGEREF _Toc126206817 \h </w:instrText>
            </w:r>
            <w:r>
              <w:rPr>
                <w:noProof/>
                <w:webHidden/>
              </w:rPr>
            </w:r>
            <w:r>
              <w:rPr>
                <w:noProof/>
                <w:webHidden/>
              </w:rPr>
              <w:fldChar w:fldCharType="separate"/>
            </w:r>
            <w:r w:rsidR="00C70C48">
              <w:rPr>
                <w:noProof/>
                <w:webHidden/>
              </w:rPr>
              <w:t>4</w:t>
            </w:r>
            <w:r>
              <w:rPr>
                <w:noProof/>
                <w:webHidden/>
              </w:rPr>
              <w:fldChar w:fldCharType="end"/>
            </w:r>
          </w:hyperlink>
        </w:p>
        <w:p w14:paraId="2649CE39" w14:textId="7A7136BA"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18" w:history="1">
            <w:r w:rsidRPr="00196EEA">
              <w:rPr>
                <w:rStyle w:val="Hyperlnk"/>
                <w:noProof/>
              </w:rPr>
              <w:t>6.1.3</w:t>
            </w:r>
            <w:r>
              <w:rPr>
                <w:rFonts w:asciiTheme="minorHAnsi" w:eastAsiaTheme="minorEastAsia" w:hAnsiTheme="minorHAnsi" w:cstheme="minorBidi"/>
                <w:noProof/>
                <w:kern w:val="0"/>
                <w:sz w:val="22"/>
                <w:szCs w:val="22"/>
                <w:lang w:bidi="ar-SA"/>
              </w:rPr>
              <w:tab/>
            </w:r>
            <w:r w:rsidRPr="00196EEA">
              <w:rPr>
                <w:rStyle w:val="Hyperlnk"/>
                <w:noProof/>
              </w:rPr>
              <w:t>Moodboard</w:t>
            </w:r>
            <w:r>
              <w:rPr>
                <w:noProof/>
                <w:webHidden/>
              </w:rPr>
              <w:tab/>
            </w:r>
            <w:r>
              <w:rPr>
                <w:noProof/>
                <w:webHidden/>
              </w:rPr>
              <w:fldChar w:fldCharType="begin"/>
            </w:r>
            <w:r>
              <w:rPr>
                <w:noProof/>
                <w:webHidden/>
              </w:rPr>
              <w:instrText xml:space="preserve"> PAGEREF _Toc126206818 \h </w:instrText>
            </w:r>
            <w:r>
              <w:rPr>
                <w:noProof/>
                <w:webHidden/>
              </w:rPr>
            </w:r>
            <w:r>
              <w:rPr>
                <w:noProof/>
                <w:webHidden/>
              </w:rPr>
              <w:fldChar w:fldCharType="separate"/>
            </w:r>
            <w:r w:rsidR="00C70C48">
              <w:rPr>
                <w:noProof/>
                <w:webHidden/>
              </w:rPr>
              <w:t>5</w:t>
            </w:r>
            <w:r>
              <w:rPr>
                <w:noProof/>
                <w:webHidden/>
              </w:rPr>
              <w:fldChar w:fldCharType="end"/>
            </w:r>
          </w:hyperlink>
        </w:p>
        <w:p w14:paraId="78793A2B" w14:textId="0CA81DA1"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19" w:history="1">
            <w:r w:rsidRPr="00196EEA">
              <w:rPr>
                <w:rStyle w:val="Hyperlnk"/>
                <w:noProof/>
              </w:rPr>
              <w:t>6.1.4</w:t>
            </w:r>
            <w:r>
              <w:rPr>
                <w:rFonts w:asciiTheme="minorHAnsi" w:eastAsiaTheme="minorEastAsia" w:hAnsiTheme="minorHAnsi" w:cstheme="minorBidi"/>
                <w:noProof/>
                <w:kern w:val="0"/>
                <w:sz w:val="22"/>
                <w:szCs w:val="22"/>
                <w:lang w:bidi="ar-SA"/>
              </w:rPr>
              <w:tab/>
            </w:r>
            <w:r w:rsidRPr="00196EEA">
              <w:rPr>
                <w:rStyle w:val="Hyperlnk"/>
                <w:noProof/>
              </w:rPr>
              <w:t>Prototyp</w:t>
            </w:r>
            <w:r>
              <w:rPr>
                <w:noProof/>
                <w:webHidden/>
              </w:rPr>
              <w:tab/>
            </w:r>
            <w:r>
              <w:rPr>
                <w:noProof/>
                <w:webHidden/>
              </w:rPr>
              <w:fldChar w:fldCharType="begin"/>
            </w:r>
            <w:r>
              <w:rPr>
                <w:noProof/>
                <w:webHidden/>
              </w:rPr>
              <w:instrText xml:space="preserve"> PAGEREF _Toc126206819 \h </w:instrText>
            </w:r>
            <w:r>
              <w:rPr>
                <w:noProof/>
                <w:webHidden/>
              </w:rPr>
            </w:r>
            <w:r>
              <w:rPr>
                <w:noProof/>
                <w:webHidden/>
              </w:rPr>
              <w:fldChar w:fldCharType="separate"/>
            </w:r>
            <w:r w:rsidR="00C70C48">
              <w:rPr>
                <w:noProof/>
                <w:webHidden/>
              </w:rPr>
              <w:t>5</w:t>
            </w:r>
            <w:r>
              <w:rPr>
                <w:noProof/>
                <w:webHidden/>
              </w:rPr>
              <w:fldChar w:fldCharType="end"/>
            </w:r>
          </w:hyperlink>
        </w:p>
        <w:p w14:paraId="5DB97F2D" w14:textId="1D49B88E" w:rsidR="00E3054E" w:rsidRDefault="00E3054E">
          <w:pPr>
            <w:pStyle w:val="Innehll2"/>
            <w:tabs>
              <w:tab w:val="left" w:pos="880"/>
              <w:tab w:val="right" w:leader="dot" w:pos="7700"/>
            </w:tabs>
            <w:rPr>
              <w:rFonts w:asciiTheme="minorHAnsi" w:eastAsiaTheme="minorEastAsia" w:hAnsiTheme="minorHAnsi" w:cstheme="minorBidi"/>
              <w:noProof/>
              <w:kern w:val="0"/>
              <w:sz w:val="22"/>
              <w:szCs w:val="22"/>
              <w:lang w:bidi="ar-SA"/>
            </w:rPr>
          </w:pPr>
          <w:hyperlink w:anchor="_Toc126206820" w:history="1">
            <w:r w:rsidRPr="00196EEA">
              <w:rPr>
                <w:rStyle w:val="Hyperlnk"/>
                <w:noProof/>
              </w:rPr>
              <w:t>6.2</w:t>
            </w:r>
            <w:r>
              <w:rPr>
                <w:rFonts w:asciiTheme="minorHAnsi" w:eastAsiaTheme="minorEastAsia" w:hAnsiTheme="minorHAnsi" w:cstheme="minorBidi"/>
                <w:noProof/>
                <w:kern w:val="0"/>
                <w:sz w:val="22"/>
                <w:szCs w:val="22"/>
                <w:lang w:bidi="ar-SA"/>
              </w:rPr>
              <w:tab/>
            </w:r>
            <w:r w:rsidRPr="00196EEA">
              <w:rPr>
                <w:rStyle w:val="Hyperlnk"/>
                <w:noProof/>
              </w:rPr>
              <w:t>Media</w:t>
            </w:r>
            <w:r>
              <w:rPr>
                <w:noProof/>
                <w:webHidden/>
              </w:rPr>
              <w:tab/>
            </w:r>
            <w:r>
              <w:rPr>
                <w:noProof/>
                <w:webHidden/>
              </w:rPr>
              <w:fldChar w:fldCharType="begin"/>
            </w:r>
            <w:r>
              <w:rPr>
                <w:noProof/>
                <w:webHidden/>
              </w:rPr>
              <w:instrText xml:space="preserve"> PAGEREF _Toc126206820 \h </w:instrText>
            </w:r>
            <w:r>
              <w:rPr>
                <w:noProof/>
                <w:webHidden/>
              </w:rPr>
            </w:r>
            <w:r>
              <w:rPr>
                <w:noProof/>
                <w:webHidden/>
              </w:rPr>
              <w:fldChar w:fldCharType="separate"/>
            </w:r>
            <w:r w:rsidR="00C70C48">
              <w:rPr>
                <w:noProof/>
                <w:webHidden/>
              </w:rPr>
              <w:t>6</w:t>
            </w:r>
            <w:r>
              <w:rPr>
                <w:noProof/>
                <w:webHidden/>
              </w:rPr>
              <w:fldChar w:fldCharType="end"/>
            </w:r>
          </w:hyperlink>
        </w:p>
        <w:p w14:paraId="3050CF6B" w14:textId="36A1F021" w:rsidR="00E3054E" w:rsidRDefault="00E3054E">
          <w:pPr>
            <w:pStyle w:val="Innehll2"/>
            <w:tabs>
              <w:tab w:val="left" w:pos="880"/>
              <w:tab w:val="right" w:leader="dot" w:pos="7700"/>
            </w:tabs>
            <w:rPr>
              <w:rFonts w:asciiTheme="minorHAnsi" w:eastAsiaTheme="minorEastAsia" w:hAnsiTheme="minorHAnsi" w:cstheme="minorBidi"/>
              <w:noProof/>
              <w:kern w:val="0"/>
              <w:sz w:val="22"/>
              <w:szCs w:val="22"/>
              <w:lang w:bidi="ar-SA"/>
            </w:rPr>
          </w:pPr>
          <w:hyperlink w:anchor="_Toc126206821" w:history="1">
            <w:r w:rsidRPr="00196EEA">
              <w:rPr>
                <w:rStyle w:val="Hyperlnk"/>
                <w:noProof/>
              </w:rPr>
              <w:t>6.3</w:t>
            </w:r>
            <w:r>
              <w:rPr>
                <w:rFonts w:asciiTheme="minorHAnsi" w:eastAsiaTheme="minorEastAsia" w:hAnsiTheme="minorHAnsi" w:cstheme="minorBidi"/>
                <w:noProof/>
                <w:kern w:val="0"/>
                <w:sz w:val="22"/>
                <w:szCs w:val="22"/>
                <w:lang w:bidi="ar-SA"/>
              </w:rPr>
              <w:tab/>
            </w:r>
            <w:r w:rsidRPr="00196EEA">
              <w:rPr>
                <w:rStyle w:val="Hyperlnk"/>
                <w:noProof/>
              </w:rPr>
              <w:t>Utveckling</w:t>
            </w:r>
            <w:r>
              <w:rPr>
                <w:noProof/>
                <w:webHidden/>
              </w:rPr>
              <w:tab/>
            </w:r>
            <w:r>
              <w:rPr>
                <w:noProof/>
                <w:webHidden/>
              </w:rPr>
              <w:fldChar w:fldCharType="begin"/>
            </w:r>
            <w:r>
              <w:rPr>
                <w:noProof/>
                <w:webHidden/>
              </w:rPr>
              <w:instrText xml:space="preserve"> PAGEREF _Toc126206821 \h </w:instrText>
            </w:r>
            <w:r>
              <w:rPr>
                <w:noProof/>
                <w:webHidden/>
              </w:rPr>
            </w:r>
            <w:r>
              <w:rPr>
                <w:noProof/>
                <w:webHidden/>
              </w:rPr>
              <w:fldChar w:fldCharType="separate"/>
            </w:r>
            <w:r w:rsidR="00C70C48">
              <w:rPr>
                <w:noProof/>
                <w:webHidden/>
              </w:rPr>
              <w:t>6</w:t>
            </w:r>
            <w:r>
              <w:rPr>
                <w:noProof/>
                <w:webHidden/>
              </w:rPr>
              <w:fldChar w:fldCharType="end"/>
            </w:r>
          </w:hyperlink>
        </w:p>
        <w:p w14:paraId="27320F31" w14:textId="1879A16C"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22" w:history="1">
            <w:r w:rsidRPr="00196EEA">
              <w:rPr>
                <w:rStyle w:val="Hyperlnk"/>
                <w:noProof/>
                <w:lang w:bidi="ar-IQ"/>
              </w:rPr>
              <w:t>6.3.1</w:t>
            </w:r>
            <w:r>
              <w:rPr>
                <w:rFonts w:asciiTheme="minorHAnsi" w:eastAsiaTheme="minorEastAsia" w:hAnsiTheme="minorHAnsi" w:cstheme="minorBidi"/>
                <w:noProof/>
                <w:kern w:val="0"/>
                <w:sz w:val="22"/>
                <w:szCs w:val="22"/>
                <w:lang w:bidi="ar-SA"/>
              </w:rPr>
              <w:tab/>
            </w:r>
            <w:r w:rsidRPr="00196EEA">
              <w:rPr>
                <w:rStyle w:val="Hyperlnk"/>
                <w:noProof/>
                <w:lang w:bidi="ar-IQ"/>
              </w:rPr>
              <w:t>Startsida</w:t>
            </w:r>
            <w:r>
              <w:rPr>
                <w:noProof/>
                <w:webHidden/>
              </w:rPr>
              <w:tab/>
            </w:r>
            <w:r>
              <w:rPr>
                <w:noProof/>
                <w:webHidden/>
              </w:rPr>
              <w:fldChar w:fldCharType="begin"/>
            </w:r>
            <w:r>
              <w:rPr>
                <w:noProof/>
                <w:webHidden/>
              </w:rPr>
              <w:instrText xml:space="preserve"> PAGEREF _Toc126206822 \h </w:instrText>
            </w:r>
            <w:r>
              <w:rPr>
                <w:noProof/>
                <w:webHidden/>
              </w:rPr>
            </w:r>
            <w:r>
              <w:rPr>
                <w:noProof/>
                <w:webHidden/>
              </w:rPr>
              <w:fldChar w:fldCharType="separate"/>
            </w:r>
            <w:r w:rsidR="00C70C48">
              <w:rPr>
                <w:noProof/>
                <w:webHidden/>
              </w:rPr>
              <w:t>7</w:t>
            </w:r>
            <w:r>
              <w:rPr>
                <w:noProof/>
                <w:webHidden/>
              </w:rPr>
              <w:fldChar w:fldCharType="end"/>
            </w:r>
          </w:hyperlink>
        </w:p>
        <w:p w14:paraId="467DA40A" w14:textId="631DFD4D"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23" w:history="1">
            <w:r w:rsidRPr="00196EEA">
              <w:rPr>
                <w:rStyle w:val="Hyperlnk"/>
                <w:noProof/>
                <w:lang w:bidi="ar-IQ"/>
              </w:rPr>
              <w:t>6.3.2</w:t>
            </w:r>
            <w:r>
              <w:rPr>
                <w:rFonts w:asciiTheme="minorHAnsi" w:eastAsiaTheme="minorEastAsia" w:hAnsiTheme="minorHAnsi" w:cstheme="minorBidi"/>
                <w:noProof/>
                <w:kern w:val="0"/>
                <w:sz w:val="22"/>
                <w:szCs w:val="22"/>
                <w:lang w:bidi="ar-SA"/>
              </w:rPr>
              <w:tab/>
            </w:r>
            <w:r w:rsidRPr="00196EEA">
              <w:rPr>
                <w:rStyle w:val="Hyperlnk"/>
                <w:noProof/>
                <w:lang w:bidi="ar-IQ"/>
              </w:rPr>
              <w:t>Produktlista</w:t>
            </w:r>
            <w:r>
              <w:rPr>
                <w:noProof/>
                <w:webHidden/>
              </w:rPr>
              <w:tab/>
            </w:r>
            <w:r>
              <w:rPr>
                <w:noProof/>
                <w:webHidden/>
              </w:rPr>
              <w:fldChar w:fldCharType="begin"/>
            </w:r>
            <w:r>
              <w:rPr>
                <w:noProof/>
                <w:webHidden/>
              </w:rPr>
              <w:instrText xml:space="preserve"> PAGEREF _Toc126206823 \h </w:instrText>
            </w:r>
            <w:r>
              <w:rPr>
                <w:noProof/>
                <w:webHidden/>
              </w:rPr>
            </w:r>
            <w:r>
              <w:rPr>
                <w:noProof/>
                <w:webHidden/>
              </w:rPr>
              <w:fldChar w:fldCharType="separate"/>
            </w:r>
            <w:r w:rsidR="00C70C48">
              <w:rPr>
                <w:noProof/>
                <w:webHidden/>
              </w:rPr>
              <w:t>8</w:t>
            </w:r>
            <w:r>
              <w:rPr>
                <w:noProof/>
                <w:webHidden/>
              </w:rPr>
              <w:fldChar w:fldCharType="end"/>
            </w:r>
          </w:hyperlink>
        </w:p>
        <w:p w14:paraId="5D0AFA48" w14:textId="4DE8B863"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24" w:history="1">
            <w:r w:rsidRPr="00196EEA">
              <w:rPr>
                <w:rStyle w:val="Hyperlnk"/>
                <w:noProof/>
                <w:lang w:bidi="ar-IQ"/>
              </w:rPr>
              <w:t>6.3.3</w:t>
            </w:r>
            <w:r>
              <w:rPr>
                <w:rFonts w:asciiTheme="minorHAnsi" w:eastAsiaTheme="minorEastAsia" w:hAnsiTheme="minorHAnsi" w:cstheme="minorBidi"/>
                <w:noProof/>
                <w:kern w:val="0"/>
                <w:sz w:val="22"/>
                <w:szCs w:val="22"/>
                <w:lang w:bidi="ar-SA"/>
              </w:rPr>
              <w:tab/>
            </w:r>
            <w:r w:rsidRPr="00196EEA">
              <w:rPr>
                <w:rStyle w:val="Hyperlnk"/>
                <w:noProof/>
                <w:lang w:bidi="ar-IQ"/>
              </w:rPr>
              <w:t>Artikel/Produkt sida</w:t>
            </w:r>
            <w:r>
              <w:rPr>
                <w:noProof/>
                <w:webHidden/>
              </w:rPr>
              <w:tab/>
            </w:r>
            <w:r>
              <w:rPr>
                <w:noProof/>
                <w:webHidden/>
              </w:rPr>
              <w:fldChar w:fldCharType="begin"/>
            </w:r>
            <w:r>
              <w:rPr>
                <w:noProof/>
                <w:webHidden/>
              </w:rPr>
              <w:instrText xml:space="preserve"> PAGEREF _Toc126206824 \h </w:instrText>
            </w:r>
            <w:r>
              <w:rPr>
                <w:noProof/>
                <w:webHidden/>
              </w:rPr>
            </w:r>
            <w:r>
              <w:rPr>
                <w:noProof/>
                <w:webHidden/>
              </w:rPr>
              <w:fldChar w:fldCharType="separate"/>
            </w:r>
            <w:r w:rsidR="00C70C48">
              <w:rPr>
                <w:noProof/>
                <w:webHidden/>
              </w:rPr>
              <w:t>8</w:t>
            </w:r>
            <w:r>
              <w:rPr>
                <w:noProof/>
                <w:webHidden/>
              </w:rPr>
              <w:fldChar w:fldCharType="end"/>
            </w:r>
          </w:hyperlink>
        </w:p>
        <w:p w14:paraId="09309685" w14:textId="520FCF2A"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25" w:history="1">
            <w:r w:rsidRPr="00196EEA">
              <w:rPr>
                <w:rStyle w:val="Hyperlnk"/>
                <w:noProof/>
                <w:lang w:bidi="ar-IQ"/>
              </w:rPr>
              <w:t>6.3.4</w:t>
            </w:r>
            <w:r>
              <w:rPr>
                <w:rFonts w:asciiTheme="minorHAnsi" w:eastAsiaTheme="minorEastAsia" w:hAnsiTheme="minorHAnsi" w:cstheme="minorBidi"/>
                <w:noProof/>
                <w:kern w:val="0"/>
                <w:sz w:val="22"/>
                <w:szCs w:val="22"/>
                <w:lang w:bidi="ar-SA"/>
              </w:rPr>
              <w:tab/>
            </w:r>
            <w:r w:rsidRPr="00196EEA">
              <w:rPr>
                <w:rStyle w:val="Hyperlnk"/>
                <w:noProof/>
                <w:lang w:bidi="ar-IQ"/>
              </w:rPr>
              <w:t>Kassasida</w:t>
            </w:r>
            <w:r>
              <w:rPr>
                <w:noProof/>
                <w:webHidden/>
              </w:rPr>
              <w:tab/>
            </w:r>
            <w:r>
              <w:rPr>
                <w:noProof/>
                <w:webHidden/>
              </w:rPr>
              <w:fldChar w:fldCharType="begin"/>
            </w:r>
            <w:r>
              <w:rPr>
                <w:noProof/>
                <w:webHidden/>
              </w:rPr>
              <w:instrText xml:space="preserve"> PAGEREF _Toc126206825 \h </w:instrText>
            </w:r>
            <w:r>
              <w:rPr>
                <w:noProof/>
                <w:webHidden/>
              </w:rPr>
            </w:r>
            <w:r>
              <w:rPr>
                <w:noProof/>
                <w:webHidden/>
              </w:rPr>
              <w:fldChar w:fldCharType="separate"/>
            </w:r>
            <w:r w:rsidR="00C70C48">
              <w:rPr>
                <w:noProof/>
                <w:webHidden/>
              </w:rPr>
              <w:t>9</w:t>
            </w:r>
            <w:r>
              <w:rPr>
                <w:noProof/>
                <w:webHidden/>
              </w:rPr>
              <w:fldChar w:fldCharType="end"/>
            </w:r>
          </w:hyperlink>
        </w:p>
        <w:p w14:paraId="280B112F" w14:textId="5596F38B" w:rsidR="00E3054E" w:rsidRDefault="00E3054E">
          <w:pPr>
            <w:pStyle w:val="Innehll3"/>
            <w:tabs>
              <w:tab w:val="left" w:pos="1320"/>
              <w:tab w:val="right" w:leader="dot" w:pos="7700"/>
            </w:tabs>
            <w:rPr>
              <w:rFonts w:asciiTheme="minorHAnsi" w:eastAsiaTheme="minorEastAsia" w:hAnsiTheme="minorHAnsi" w:cstheme="minorBidi"/>
              <w:noProof/>
              <w:kern w:val="0"/>
              <w:sz w:val="22"/>
              <w:szCs w:val="22"/>
              <w:lang w:bidi="ar-SA"/>
            </w:rPr>
          </w:pPr>
          <w:hyperlink w:anchor="_Toc126206826" w:history="1">
            <w:r w:rsidRPr="00196EEA">
              <w:rPr>
                <w:rStyle w:val="Hyperlnk"/>
                <w:noProof/>
                <w:lang w:bidi="ar-IQ"/>
              </w:rPr>
              <w:t>6.3.5</w:t>
            </w:r>
            <w:r>
              <w:rPr>
                <w:rFonts w:asciiTheme="minorHAnsi" w:eastAsiaTheme="minorEastAsia" w:hAnsiTheme="minorHAnsi" w:cstheme="minorBidi"/>
                <w:noProof/>
                <w:kern w:val="0"/>
                <w:sz w:val="22"/>
                <w:szCs w:val="22"/>
                <w:lang w:bidi="ar-SA"/>
              </w:rPr>
              <w:tab/>
            </w:r>
            <w:r w:rsidRPr="00196EEA">
              <w:rPr>
                <w:rStyle w:val="Hyperlnk"/>
                <w:noProof/>
                <w:lang w:bidi="ar-IQ"/>
              </w:rPr>
              <w:t>Om oss</w:t>
            </w:r>
            <w:r>
              <w:rPr>
                <w:noProof/>
                <w:webHidden/>
              </w:rPr>
              <w:tab/>
            </w:r>
            <w:r>
              <w:rPr>
                <w:noProof/>
                <w:webHidden/>
              </w:rPr>
              <w:fldChar w:fldCharType="begin"/>
            </w:r>
            <w:r>
              <w:rPr>
                <w:noProof/>
                <w:webHidden/>
              </w:rPr>
              <w:instrText xml:space="preserve"> PAGEREF _Toc126206826 \h </w:instrText>
            </w:r>
            <w:r>
              <w:rPr>
                <w:noProof/>
                <w:webHidden/>
              </w:rPr>
            </w:r>
            <w:r>
              <w:rPr>
                <w:noProof/>
                <w:webHidden/>
              </w:rPr>
              <w:fldChar w:fldCharType="separate"/>
            </w:r>
            <w:r w:rsidR="00C70C48">
              <w:rPr>
                <w:noProof/>
                <w:webHidden/>
              </w:rPr>
              <w:t>9</w:t>
            </w:r>
            <w:r>
              <w:rPr>
                <w:noProof/>
                <w:webHidden/>
              </w:rPr>
              <w:fldChar w:fldCharType="end"/>
            </w:r>
          </w:hyperlink>
        </w:p>
        <w:p w14:paraId="4B9EF9A3" w14:textId="6A37DD57"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27" w:history="1">
            <w:r w:rsidRPr="00196EEA">
              <w:rPr>
                <w:rStyle w:val="Hyperlnk"/>
                <w:rFonts w:ascii="FreeSerif" w:hAnsi="FreeSerif"/>
                <w:noProof/>
              </w:rPr>
              <w:t>7</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Resultat</w:t>
            </w:r>
            <w:r>
              <w:rPr>
                <w:noProof/>
                <w:webHidden/>
              </w:rPr>
              <w:tab/>
            </w:r>
            <w:r>
              <w:rPr>
                <w:noProof/>
                <w:webHidden/>
              </w:rPr>
              <w:fldChar w:fldCharType="begin"/>
            </w:r>
            <w:r>
              <w:rPr>
                <w:noProof/>
                <w:webHidden/>
              </w:rPr>
              <w:instrText xml:space="preserve"> PAGEREF _Toc126206827 \h </w:instrText>
            </w:r>
            <w:r>
              <w:rPr>
                <w:noProof/>
                <w:webHidden/>
              </w:rPr>
            </w:r>
            <w:r>
              <w:rPr>
                <w:noProof/>
                <w:webHidden/>
              </w:rPr>
              <w:fldChar w:fldCharType="separate"/>
            </w:r>
            <w:r w:rsidR="00C70C48">
              <w:rPr>
                <w:noProof/>
                <w:webHidden/>
              </w:rPr>
              <w:t>10</w:t>
            </w:r>
            <w:r>
              <w:rPr>
                <w:noProof/>
                <w:webHidden/>
              </w:rPr>
              <w:fldChar w:fldCharType="end"/>
            </w:r>
          </w:hyperlink>
        </w:p>
        <w:p w14:paraId="2CDBB995" w14:textId="558FBCCE"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28" w:history="1">
            <w:r w:rsidRPr="00196EEA">
              <w:rPr>
                <w:rStyle w:val="Hyperlnk"/>
                <w:rFonts w:ascii="FreeSerif" w:hAnsi="FreeSerif"/>
                <w:noProof/>
              </w:rPr>
              <w:t>8</w:t>
            </w:r>
            <w:r>
              <w:rPr>
                <w:rFonts w:asciiTheme="minorHAnsi" w:eastAsiaTheme="minorEastAsia" w:hAnsiTheme="minorHAnsi" w:cstheme="minorBidi"/>
                <w:noProof/>
                <w:kern w:val="0"/>
                <w:sz w:val="22"/>
                <w:szCs w:val="22"/>
                <w:lang w:bidi="ar-SA"/>
              </w:rPr>
              <w:tab/>
            </w:r>
            <w:r w:rsidRPr="00196EEA">
              <w:rPr>
                <w:rStyle w:val="Hyperlnk"/>
                <w:rFonts w:ascii="FreeSerif" w:hAnsi="FreeSerif"/>
                <w:noProof/>
              </w:rPr>
              <w:t>Slutsats</w:t>
            </w:r>
            <w:r>
              <w:rPr>
                <w:noProof/>
                <w:webHidden/>
              </w:rPr>
              <w:tab/>
            </w:r>
            <w:r>
              <w:rPr>
                <w:noProof/>
                <w:webHidden/>
              </w:rPr>
              <w:fldChar w:fldCharType="begin"/>
            </w:r>
            <w:r>
              <w:rPr>
                <w:noProof/>
                <w:webHidden/>
              </w:rPr>
              <w:instrText xml:space="preserve"> PAGEREF _Toc126206828 \h </w:instrText>
            </w:r>
            <w:r>
              <w:rPr>
                <w:noProof/>
                <w:webHidden/>
              </w:rPr>
            </w:r>
            <w:r>
              <w:rPr>
                <w:noProof/>
                <w:webHidden/>
              </w:rPr>
              <w:fldChar w:fldCharType="separate"/>
            </w:r>
            <w:r w:rsidR="00C70C48">
              <w:rPr>
                <w:noProof/>
                <w:webHidden/>
              </w:rPr>
              <w:t>11</w:t>
            </w:r>
            <w:r>
              <w:rPr>
                <w:noProof/>
                <w:webHidden/>
              </w:rPr>
              <w:fldChar w:fldCharType="end"/>
            </w:r>
          </w:hyperlink>
        </w:p>
        <w:p w14:paraId="046B5B08" w14:textId="081EA597" w:rsidR="00E3054E" w:rsidRDefault="00E3054E">
          <w:pPr>
            <w:pStyle w:val="Innehll1"/>
            <w:tabs>
              <w:tab w:val="left" w:pos="480"/>
              <w:tab w:val="right" w:leader="dot" w:pos="7700"/>
            </w:tabs>
            <w:rPr>
              <w:rFonts w:asciiTheme="minorHAnsi" w:eastAsiaTheme="minorEastAsia" w:hAnsiTheme="minorHAnsi" w:cstheme="minorBidi"/>
              <w:noProof/>
              <w:kern w:val="0"/>
              <w:sz w:val="22"/>
              <w:szCs w:val="22"/>
              <w:lang w:bidi="ar-SA"/>
            </w:rPr>
          </w:pPr>
          <w:hyperlink w:anchor="_Toc126206829" w:history="1">
            <w:r w:rsidRPr="00196EEA">
              <w:rPr>
                <w:rStyle w:val="Hyperlnk"/>
                <w:noProof/>
                <w:lang w:bidi="ar-IQ"/>
              </w:rPr>
              <w:t>9</w:t>
            </w:r>
            <w:r>
              <w:rPr>
                <w:rFonts w:asciiTheme="minorHAnsi" w:eastAsiaTheme="minorEastAsia" w:hAnsiTheme="minorHAnsi" w:cstheme="minorBidi"/>
                <w:noProof/>
                <w:kern w:val="0"/>
                <w:sz w:val="22"/>
                <w:szCs w:val="22"/>
                <w:lang w:bidi="ar-SA"/>
              </w:rPr>
              <w:tab/>
            </w:r>
            <w:r w:rsidRPr="00196EEA">
              <w:rPr>
                <w:rStyle w:val="Hyperlnk"/>
                <w:noProof/>
                <w:lang w:bidi="ar-IQ"/>
              </w:rPr>
              <w:t>Bilagor</w:t>
            </w:r>
            <w:r>
              <w:rPr>
                <w:noProof/>
                <w:webHidden/>
              </w:rPr>
              <w:tab/>
            </w:r>
            <w:r>
              <w:rPr>
                <w:noProof/>
                <w:webHidden/>
              </w:rPr>
              <w:fldChar w:fldCharType="begin"/>
            </w:r>
            <w:r>
              <w:rPr>
                <w:noProof/>
                <w:webHidden/>
              </w:rPr>
              <w:instrText xml:space="preserve"> PAGEREF _Toc126206829 \h </w:instrText>
            </w:r>
            <w:r>
              <w:rPr>
                <w:noProof/>
                <w:webHidden/>
              </w:rPr>
            </w:r>
            <w:r>
              <w:rPr>
                <w:noProof/>
                <w:webHidden/>
              </w:rPr>
              <w:fldChar w:fldCharType="separate"/>
            </w:r>
            <w:r w:rsidR="00C70C48">
              <w:rPr>
                <w:noProof/>
                <w:webHidden/>
              </w:rPr>
              <w:t>14</w:t>
            </w:r>
            <w:r>
              <w:rPr>
                <w:noProof/>
                <w:webHidden/>
              </w:rPr>
              <w:fldChar w:fldCharType="end"/>
            </w:r>
          </w:hyperlink>
        </w:p>
        <w:p w14:paraId="6DCC3E13" w14:textId="258FE37A" w:rsidR="004C14A2" w:rsidRPr="00251271" w:rsidRDefault="004C14A2">
          <w:pPr>
            <w:rPr>
              <w:rFonts w:ascii="FreeSerif" w:hAnsi="FreeSerif"/>
            </w:rPr>
          </w:pPr>
          <w:r w:rsidRPr="00251271">
            <w:rPr>
              <w:rFonts w:ascii="FreeSerif" w:hAnsi="FreeSerif"/>
              <w:b/>
              <w:bCs/>
            </w:rPr>
            <w:fldChar w:fldCharType="end"/>
          </w:r>
        </w:p>
      </w:sdtContent>
    </w:sdt>
    <w:p w14:paraId="077C7C33" w14:textId="77777777" w:rsidR="00BA3B49" w:rsidRPr="00251271" w:rsidRDefault="00BA3B49">
      <w:pPr>
        <w:pStyle w:val="Textbody"/>
        <w:jc w:val="left"/>
        <w:outlineLvl w:val="0"/>
        <w:sectPr w:rsidR="00BA3B49" w:rsidRPr="00251271">
          <w:headerReference w:type="default" r:id="rId12"/>
          <w:footerReference w:type="default" r:id="rId13"/>
          <w:pgSz w:w="11906" w:h="16838"/>
          <w:pgMar w:top="1700" w:right="2098" w:bottom="1326" w:left="2098" w:header="1134" w:footer="760" w:gutter="0"/>
          <w:pgNumType w:fmt="lowerRoman"/>
          <w:cols w:space="0"/>
        </w:sectPr>
      </w:pPr>
    </w:p>
    <w:p w14:paraId="4DB5711D" w14:textId="042AF5D0" w:rsidR="00BA3B49" w:rsidRPr="00251271" w:rsidRDefault="00C02365" w:rsidP="004C14A2">
      <w:pPr>
        <w:pStyle w:val="Rubrik1"/>
        <w:rPr>
          <w:rFonts w:ascii="FreeSerif" w:hAnsi="FreeSerif"/>
        </w:rPr>
      </w:pPr>
      <w:bookmarkStart w:id="2" w:name="_Toc126206811"/>
      <w:r w:rsidRPr="00251271">
        <w:rPr>
          <w:rFonts w:ascii="FreeSerif" w:hAnsi="FreeSerif"/>
        </w:rPr>
        <w:lastRenderedPageBreak/>
        <w:t>Introduktion</w:t>
      </w:r>
      <w:bookmarkEnd w:id="2"/>
    </w:p>
    <w:p w14:paraId="1FB9454A" w14:textId="4D01864A" w:rsidR="006B704C" w:rsidRDefault="006B704C" w:rsidP="00AB1A0A">
      <w:pPr>
        <w:jc w:val="both"/>
        <w:rPr>
          <w:rFonts w:ascii="FreeSerif" w:hAnsi="FreeSerif"/>
        </w:rPr>
      </w:pPr>
      <w:r w:rsidRPr="00302ECD">
        <w:rPr>
          <w:rFonts w:ascii="FreeSerif" w:hAnsi="FreeSerif"/>
        </w:rPr>
        <w:t>Digital bildbehandling är ett växande område inom webbutveckling</w:t>
      </w:r>
      <w:r w:rsidR="00AB1A0A">
        <w:rPr>
          <w:rFonts w:ascii="FreeSerif" w:hAnsi="FreeSerif"/>
        </w:rPr>
        <w:t xml:space="preserve"> </w:t>
      </w:r>
      <w:r w:rsidR="00AB1A0A">
        <w:rPr>
          <w:rFonts w:ascii="FreeSerif" w:hAnsi="FreeSerif"/>
        </w:rPr>
        <w:fldChar w:fldCharType="begin"/>
      </w:r>
      <w:r w:rsidR="00AB1A0A">
        <w:rPr>
          <w:rFonts w:ascii="FreeSerif" w:hAnsi="FreeSerif"/>
        </w:rPr>
        <w:instrText xml:space="preserve"> ADDIN ZOTERO_ITEM CSL_CITATION {"citationID":"qeI8dBSt","properties":{"formattedCitation":"(1)","plainCitation":"(1)","noteIndex":0},"citationItems":[{"id":173,"uris":["http://zotero.org/users/local/tN2bMeRp/items/SYS8VXG3"],"itemData":{"id":173,"type":"webpage","abstract":"Futue of Image Processing, Develop a Successful Career in IP","genre":"Text.Homepage.Organizational","language":"en","license":"Copyright Skyfi Education Labs Pvt. Ltd. 2023","note":"publisher: Skyfi Education Labs Pvt. Ltd.","title":"Futue of Image Processing, Develop a Successful Career in IP","URL":"https://www.skyfilabs.com/blog/future-of-image-processing","author":[{"family":"Vidyakar","given":"Vasanth"}],"accessed":{"date-parts":[["2023",2,2]]}}}],"schema":"https://github.com/citation-style-language/schema/raw/master/csl-citation.json"} </w:instrText>
      </w:r>
      <w:r w:rsidR="00AB1A0A">
        <w:rPr>
          <w:rFonts w:ascii="FreeSerif" w:hAnsi="FreeSerif"/>
        </w:rPr>
        <w:fldChar w:fldCharType="separate"/>
      </w:r>
      <w:r w:rsidR="00AB1A0A" w:rsidRPr="00AB1A0A">
        <w:rPr>
          <w:rFonts w:ascii="FreeSerif" w:hAnsi="FreeSerif"/>
        </w:rPr>
        <w:t>(1)</w:t>
      </w:r>
      <w:r w:rsidR="00AB1A0A">
        <w:rPr>
          <w:rFonts w:ascii="FreeSerif" w:hAnsi="FreeSerif"/>
        </w:rPr>
        <w:fldChar w:fldCharType="end"/>
      </w:r>
      <w:r w:rsidRPr="00302ECD">
        <w:rPr>
          <w:rFonts w:ascii="FreeSerif" w:hAnsi="FreeSerif"/>
        </w:rPr>
        <w:t>. Flera olika tekniker idag som bildoptimering samt komprimering har stor betydelse på utseendet och pressandet av webbsidor och webbapplikationer. Syftet med följande projekt är att beskriva dem olika termer samt några tekniker och verktyg som användes idag inom bildbehandling för att skapa båda estetisk tilltalande samt funktionell sida. Bildde</w:t>
      </w:r>
      <w:r>
        <w:rPr>
          <w:rFonts w:ascii="FreeSerif" w:hAnsi="FreeSerif"/>
        </w:rPr>
        <w:t>sign program</w:t>
      </w:r>
      <w:r w:rsidRPr="00302ECD">
        <w:rPr>
          <w:rFonts w:ascii="FreeSerif" w:hAnsi="FreeSerif"/>
        </w:rPr>
        <w:t xml:space="preserve">, </w:t>
      </w:r>
      <w:r>
        <w:rPr>
          <w:rFonts w:ascii="FreeSerif" w:hAnsi="FreeSerif"/>
        </w:rPr>
        <w:t>videoredigering program samt andra online tjänster kommer att presenteras och sedan appliceras för att skapa en e-handelssida som är båda användarvänlig och visuell tilltalande.</w:t>
      </w:r>
    </w:p>
    <w:p w14:paraId="7A7490D2" w14:textId="77777777" w:rsidR="00450B89" w:rsidRPr="00450B89" w:rsidRDefault="00450B89" w:rsidP="00450B89">
      <w:pPr>
        <w:jc w:val="both"/>
        <w:rPr>
          <w:rFonts w:ascii="FreeSerif" w:hAnsi="FreeSerif"/>
        </w:rPr>
      </w:pPr>
    </w:p>
    <w:p w14:paraId="4C7A8079" w14:textId="13B030FD" w:rsidR="00921D55" w:rsidRPr="00251271" w:rsidRDefault="00921D55" w:rsidP="00F04172">
      <w:pPr>
        <w:pStyle w:val="Textbody"/>
        <w:rPr>
          <w:rFonts w:cstheme="majorBidi"/>
        </w:rPr>
      </w:pPr>
      <w:r w:rsidRPr="00251271">
        <w:rPr>
          <w:rFonts w:cstheme="majorBidi"/>
        </w:rPr>
        <w:t xml:space="preserve">Projektet kommer </w:t>
      </w:r>
      <w:r w:rsidR="003925DF" w:rsidRPr="00251271">
        <w:rPr>
          <w:rFonts w:cstheme="majorBidi"/>
        </w:rPr>
        <w:t>at</w:t>
      </w:r>
      <w:r w:rsidR="003925DF">
        <w:rPr>
          <w:rFonts w:cstheme="majorBidi"/>
        </w:rPr>
        <w:t>t</w:t>
      </w:r>
      <w:r w:rsidRPr="00251271">
        <w:rPr>
          <w:rFonts w:cstheme="majorBidi"/>
        </w:rPr>
        <w:t xml:space="preserve"> börja med att skapa en grafisk profil för webbplatsen</w:t>
      </w:r>
      <w:r w:rsidR="007C4815">
        <w:rPr>
          <w:rFonts w:cstheme="majorBidi"/>
        </w:rPr>
        <w:t xml:space="preserve">. Profilen kommer att </w:t>
      </w:r>
      <w:r w:rsidR="00644125">
        <w:rPr>
          <w:rFonts w:cstheme="majorBidi"/>
        </w:rPr>
        <w:t>ta upp</w:t>
      </w:r>
      <w:r w:rsidR="007C4815">
        <w:rPr>
          <w:rFonts w:cstheme="majorBidi"/>
        </w:rPr>
        <w:t xml:space="preserve"> </w:t>
      </w:r>
      <w:r w:rsidRPr="00251271">
        <w:rPr>
          <w:rFonts w:cstheme="majorBidi"/>
        </w:rPr>
        <w:t>urval av färger, typsnitt och en logotyp</w:t>
      </w:r>
      <w:r w:rsidR="00F04172" w:rsidRPr="00251271">
        <w:rPr>
          <w:rFonts w:cstheme="majorBidi"/>
        </w:rPr>
        <w:t xml:space="preserve">. </w:t>
      </w:r>
      <w:r w:rsidRPr="00251271">
        <w:rPr>
          <w:rFonts w:cstheme="majorBidi"/>
        </w:rPr>
        <w:t xml:space="preserve">Den grafiska profilen kommer att skapas med hjälp av </w:t>
      </w:r>
      <w:r w:rsidR="00F04172" w:rsidRPr="00251271">
        <w:rPr>
          <w:rFonts w:cstheme="majorBidi"/>
        </w:rPr>
        <w:t>program och digitala tjänster</w:t>
      </w:r>
      <w:r w:rsidRPr="00251271">
        <w:rPr>
          <w:rFonts w:cstheme="majorBidi"/>
        </w:rPr>
        <w:t xml:space="preserve"> </w:t>
      </w:r>
      <w:r w:rsidR="00F04172" w:rsidRPr="00251271">
        <w:rPr>
          <w:rFonts w:cstheme="majorBidi"/>
        </w:rPr>
        <w:t xml:space="preserve">för </w:t>
      </w:r>
      <w:r w:rsidRPr="00251271">
        <w:rPr>
          <w:rFonts w:cstheme="majorBidi"/>
        </w:rPr>
        <w:t>att skapa en visuellt tilltalande webbplats.</w:t>
      </w:r>
      <w:r w:rsidR="00F04172" w:rsidRPr="00251271">
        <w:rPr>
          <w:rFonts w:cstheme="majorBidi"/>
        </w:rPr>
        <w:t xml:space="preserve"> </w:t>
      </w:r>
      <w:r w:rsidRPr="00251271">
        <w:rPr>
          <w:rFonts w:cstheme="majorBidi"/>
        </w:rPr>
        <w:t xml:space="preserve">Därefter kommer designen av själva webbplatsen att tas upp, med </w:t>
      </w:r>
      <w:r w:rsidR="00F04172" w:rsidRPr="00251271">
        <w:rPr>
          <w:rFonts w:cstheme="majorBidi"/>
        </w:rPr>
        <w:t>wireframes</w:t>
      </w:r>
      <w:r w:rsidRPr="00251271">
        <w:rPr>
          <w:rFonts w:cstheme="majorBidi"/>
        </w:rPr>
        <w:t xml:space="preserve"> och designskisser </w:t>
      </w:r>
      <w:r w:rsidR="00C039A9">
        <w:rPr>
          <w:rFonts w:cstheme="majorBidi"/>
        </w:rPr>
        <w:t>för att beskriva hur</w:t>
      </w:r>
      <w:r w:rsidRPr="00251271">
        <w:rPr>
          <w:rFonts w:cstheme="majorBidi"/>
        </w:rPr>
        <w:t xml:space="preserve"> layout, färger</w:t>
      </w:r>
      <w:r w:rsidR="00C039A9">
        <w:rPr>
          <w:rFonts w:cstheme="majorBidi"/>
        </w:rPr>
        <w:t xml:space="preserve"> och </w:t>
      </w:r>
      <w:r w:rsidRPr="00251271">
        <w:rPr>
          <w:rFonts w:cstheme="majorBidi"/>
        </w:rPr>
        <w:t>andra designelement</w:t>
      </w:r>
      <w:r w:rsidR="00C039A9">
        <w:rPr>
          <w:rFonts w:cstheme="majorBidi"/>
        </w:rPr>
        <w:t xml:space="preserve"> kommer att se ut</w:t>
      </w:r>
      <w:r w:rsidRPr="00251271">
        <w:rPr>
          <w:rFonts w:cstheme="majorBidi"/>
        </w:rPr>
        <w:t xml:space="preserve">. Dessa </w:t>
      </w:r>
      <w:r w:rsidR="009769B6" w:rsidRPr="00251271">
        <w:rPr>
          <w:rFonts w:cstheme="majorBidi"/>
        </w:rPr>
        <w:t>wireframes</w:t>
      </w:r>
      <w:r w:rsidRPr="00251271">
        <w:rPr>
          <w:rFonts w:cstheme="majorBidi"/>
        </w:rPr>
        <w:t xml:space="preserve"> och skisser kommer att skapas med hjälp av designverktyg</w:t>
      </w:r>
      <w:r w:rsidR="00FC1FCE" w:rsidRPr="00251271">
        <w:rPr>
          <w:rFonts w:cstheme="majorBidi"/>
        </w:rPr>
        <w:t xml:space="preserve">. </w:t>
      </w:r>
      <w:r w:rsidRPr="00251271">
        <w:rPr>
          <w:rFonts w:cstheme="majorBidi"/>
        </w:rPr>
        <w:t>När designen är klar kommer den att exporteras till lämpliga format med lämplig komprimeringsnivå och namnges på lämpligt sätt för implementering.</w:t>
      </w:r>
    </w:p>
    <w:p w14:paraId="0982C820" w14:textId="2BDD36F0" w:rsidR="00921D55" w:rsidRPr="00251271" w:rsidRDefault="00921D55" w:rsidP="008C67D0">
      <w:pPr>
        <w:pStyle w:val="Textbody"/>
        <w:rPr>
          <w:rFonts w:cstheme="majorBidi"/>
        </w:rPr>
      </w:pPr>
      <w:r w:rsidRPr="00251271">
        <w:rPr>
          <w:rFonts w:cstheme="majorBidi"/>
        </w:rPr>
        <w:t xml:space="preserve">Det sista steget i projektet kommer att vara utvecklingen av webbplatsen med HTML, CSS och JavaScript. Webbplatsen kommer </w:t>
      </w:r>
      <w:r w:rsidR="008A4534">
        <w:rPr>
          <w:rFonts w:cstheme="majorBidi"/>
        </w:rPr>
        <w:t xml:space="preserve">att kodas </w:t>
      </w:r>
      <w:r w:rsidRPr="00251271">
        <w:rPr>
          <w:rFonts w:cstheme="majorBidi"/>
        </w:rPr>
        <w:t xml:space="preserve">för att vara responsiv och anpassa sig till olika skärmstorlekar, </w:t>
      </w:r>
      <w:r w:rsidR="008A4534">
        <w:rPr>
          <w:rFonts w:cstheme="majorBidi"/>
        </w:rPr>
        <w:t>och på så sätt bli mer</w:t>
      </w:r>
      <w:r w:rsidRPr="00251271">
        <w:rPr>
          <w:rFonts w:cstheme="majorBidi"/>
        </w:rPr>
        <w:t xml:space="preserve"> tillgänglig</w:t>
      </w:r>
      <w:r w:rsidR="005174D6" w:rsidRPr="00251271">
        <w:rPr>
          <w:rFonts w:cstheme="majorBidi"/>
        </w:rPr>
        <w:t xml:space="preserve">. </w:t>
      </w:r>
      <w:r w:rsidRPr="00251271">
        <w:rPr>
          <w:rFonts w:cstheme="majorBidi"/>
        </w:rPr>
        <w:t xml:space="preserve">Webbplatsen kommer också att innehålla både bilder och rörligt material som videor, för att skapa en dynamisk och engagerande användarupplevelse. Videorna kommer att </w:t>
      </w:r>
      <w:r w:rsidR="00962B1F">
        <w:rPr>
          <w:rFonts w:cstheme="majorBidi"/>
        </w:rPr>
        <w:t>redigeras</w:t>
      </w:r>
      <w:r w:rsidRPr="00251271">
        <w:rPr>
          <w:rFonts w:cstheme="majorBidi"/>
        </w:rPr>
        <w:t xml:space="preserve"> med hjälp av videoredigeringsprogra</w:t>
      </w:r>
      <w:r w:rsidR="00D34AFE">
        <w:rPr>
          <w:rFonts w:cstheme="majorBidi"/>
        </w:rPr>
        <w:t>m</w:t>
      </w:r>
      <w:r w:rsidR="005A33CC">
        <w:rPr>
          <w:rFonts w:cstheme="majorBidi"/>
        </w:rPr>
        <w:t xml:space="preserve">, bilder kommer också redigeras med </w:t>
      </w:r>
      <w:r w:rsidR="00553B0C">
        <w:rPr>
          <w:rFonts w:cstheme="majorBidi"/>
        </w:rPr>
        <w:t>olikt digitalt bildbehandlingsverktyg</w:t>
      </w:r>
      <w:r w:rsidRPr="00251271">
        <w:rPr>
          <w:rFonts w:cstheme="majorBidi"/>
        </w:rPr>
        <w:t xml:space="preserve"> för att </w:t>
      </w:r>
      <w:r w:rsidR="00DE3AB2">
        <w:rPr>
          <w:rFonts w:cstheme="majorBidi"/>
        </w:rPr>
        <w:t>minska</w:t>
      </w:r>
      <w:r w:rsidRPr="00251271">
        <w:rPr>
          <w:rFonts w:cstheme="majorBidi"/>
        </w:rPr>
        <w:t xml:space="preserve"> deras </w:t>
      </w:r>
      <w:r w:rsidR="00DE3AB2">
        <w:rPr>
          <w:rFonts w:cstheme="majorBidi"/>
        </w:rPr>
        <w:t>storlek</w:t>
      </w:r>
      <w:r w:rsidRPr="00251271">
        <w:rPr>
          <w:rFonts w:cstheme="majorBidi"/>
        </w:rPr>
        <w:t xml:space="preserve"> </w:t>
      </w:r>
      <w:r w:rsidR="00156615">
        <w:rPr>
          <w:rFonts w:cstheme="majorBidi"/>
        </w:rPr>
        <w:t xml:space="preserve">men försöka ändå behålla </w:t>
      </w:r>
      <w:r w:rsidRPr="00251271">
        <w:rPr>
          <w:rFonts w:cstheme="majorBidi"/>
        </w:rPr>
        <w:t>kvalitet</w:t>
      </w:r>
      <w:r w:rsidR="00156615">
        <w:rPr>
          <w:rFonts w:cstheme="majorBidi"/>
        </w:rPr>
        <w:t>en på dem</w:t>
      </w:r>
      <w:r w:rsidRPr="00251271">
        <w:rPr>
          <w:rFonts w:cstheme="majorBidi"/>
        </w:rPr>
        <w:t>.</w:t>
      </w:r>
    </w:p>
    <w:p w14:paraId="44F65521" w14:textId="6DEA8639" w:rsidR="00921D55" w:rsidRPr="00251271" w:rsidRDefault="00921D55" w:rsidP="00921D55">
      <w:pPr>
        <w:pStyle w:val="Textbody"/>
        <w:rPr>
          <w:rFonts w:cstheme="majorBidi"/>
        </w:rPr>
      </w:pPr>
      <w:r w:rsidRPr="00251271">
        <w:rPr>
          <w:rFonts w:cstheme="majorBidi"/>
        </w:rPr>
        <w:t xml:space="preserve">Projektet kommer att avslutas med en utvärdering av designprocessen, de designval som gjorts och deras inverkan på slutprodukten. Webbplatsen och designprocessen kommer att presenteras i </w:t>
      </w:r>
      <w:r w:rsidR="006115C7" w:rsidRPr="00251271">
        <w:rPr>
          <w:rFonts w:cstheme="majorBidi"/>
        </w:rPr>
        <w:t>följande</w:t>
      </w:r>
      <w:r w:rsidRPr="00251271">
        <w:rPr>
          <w:rFonts w:cstheme="majorBidi"/>
        </w:rPr>
        <w:t xml:space="preserve"> av en rapport, </w:t>
      </w:r>
      <w:r w:rsidR="00FA77E8">
        <w:rPr>
          <w:rFonts w:cstheme="majorBidi"/>
        </w:rPr>
        <w:t>och beskriva för nackdelar med olika tekniker</w:t>
      </w:r>
      <w:r w:rsidRPr="00251271">
        <w:rPr>
          <w:rFonts w:cstheme="majorBidi"/>
        </w:rPr>
        <w:t>. Målet med detta projekt är att skapa en enkel e-handelswebbplats som kan fungera som en mall för framtida projekt och ge en värdefull</w:t>
      </w:r>
      <w:r w:rsidR="00092F62">
        <w:rPr>
          <w:rFonts w:cstheme="majorBidi"/>
        </w:rPr>
        <w:t xml:space="preserve">a kunskaper om </w:t>
      </w:r>
      <w:r w:rsidRPr="00251271">
        <w:rPr>
          <w:rFonts w:cstheme="majorBidi"/>
        </w:rPr>
        <w:t>webbdesign och utveckling.</w:t>
      </w:r>
    </w:p>
    <w:p w14:paraId="4506A104" w14:textId="77777777" w:rsidR="00BA3B49" w:rsidRPr="00251271" w:rsidRDefault="00C02365">
      <w:pPr>
        <w:pStyle w:val="Rubrik1"/>
        <w:rPr>
          <w:rFonts w:ascii="FreeSerif" w:hAnsi="FreeSerif"/>
        </w:rPr>
      </w:pPr>
      <w:bookmarkStart w:id="3" w:name="_Toc126206812"/>
      <w:r w:rsidRPr="00251271">
        <w:rPr>
          <w:rFonts w:ascii="FreeSerif" w:hAnsi="FreeSerif"/>
        </w:rPr>
        <w:lastRenderedPageBreak/>
        <w:t>Teori</w:t>
      </w:r>
      <w:bookmarkEnd w:id="3"/>
    </w:p>
    <w:p w14:paraId="1E5DA14E" w14:textId="391EDA70" w:rsidR="00661B71" w:rsidRPr="0006566A" w:rsidRDefault="00A04CB4" w:rsidP="00661B71">
      <w:pPr>
        <w:pStyle w:val="Textbody"/>
        <w:rPr>
          <w:rFonts w:eastAsia="Arial Unicode MS" w:cstheme="majorBidi"/>
        </w:rPr>
      </w:pPr>
      <w:r w:rsidRPr="0006566A">
        <w:rPr>
          <w:rFonts w:eastAsia="Arial Unicode MS" w:cstheme="majorBidi"/>
        </w:rPr>
        <w:t xml:space="preserve">Inom digital bildbehandling spelar bildformat en </w:t>
      </w:r>
      <w:r w:rsidR="00CD3883">
        <w:rPr>
          <w:rFonts w:eastAsia="Arial Unicode MS" w:cstheme="majorBidi"/>
        </w:rPr>
        <w:t>stor</w:t>
      </w:r>
      <w:r w:rsidRPr="0006566A">
        <w:rPr>
          <w:rFonts w:eastAsia="Arial Unicode MS" w:cstheme="majorBidi"/>
        </w:rPr>
        <w:t xml:space="preserve"> roll </w:t>
      </w:r>
      <w:r w:rsidR="00CD3883">
        <w:rPr>
          <w:rFonts w:eastAsia="Arial Unicode MS" w:cstheme="majorBidi"/>
        </w:rPr>
        <w:t>för hur bra en hemsida kan vara</w:t>
      </w:r>
      <w:r w:rsidRPr="0006566A">
        <w:rPr>
          <w:rFonts w:eastAsia="Arial Unicode MS" w:cstheme="majorBidi"/>
        </w:rPr>
        <w:t xml:space="preserve">. De vanligaste bildformaten på webben är JPEG, PNG och GIF. Vart och ett av dessa format har sina fördelar och nackdelar, och valet av format beror på </w:t>
      </w:r>
      <w:r w:rsidR="00CD3883">
        <w:rPr>
          <w:rFonts w:eastAsia="Arial Unicode MS" w:cstheme="majorBidi"/>
        </w:rPr>
        <w:t>webbsidans</w:t>
      </w:r>
      <w:r w:rsidRPr="0006566A">
        <w:rPr>
          <w:rFonts w:eastAsia="Arial Unicode MS" w:cstheme="majorBidi"/>
        </w:rPr>
        <w:t xml:space="preserve"> specifika krav.</w:t>
      </w:r>
      <w:r w:rsidR="00661B71" w:rsidRPr="0006566A">
        <w:rPr>
          <w:rFonts w:eastAsia="Arial Unicode MS" w:cstheme="majorBidi"/>
        </w:rPr>
        <w:t xml:space="preserve"> </w:t>
      </w:r>
    </w:p>
    <w:p w14:paraId="07BE7B72" w14:textId="68B4F56F" w:rsidR="00A04CB4" w:rsidRPr="0006566A" w:rsidRDefault="00A04CB4" w:rsidP="00D13682">
      <w:pPr>
        <w:pStyle w:val="Textbody"/>
        <w:rPr>
          <w:rFonts w:eastAsia="Arial Unicode MS" w:cstheme="majorBidi"/>
        </w:rPr>
      </w:pPr>
      <w:r w:rsidRPr="0006566A">
        <w:rPr>
          <w:rFonts w:eastAsia="Arial Unicode MS" w:cstheme="majorBidi"/>
        </w:rPr>
        <w:t>JPEG</w:t>
      </w:r>
      <w:r w:rsidR="008E1E27" w:rsidRPr="0006566A">
        <w:rPr>
          <w:rFonts w:eastAsia="Arial Unicode MS" w:cstheme="majorBidi"/>
        </w:rPr>
        <w:t xml:space="preserve"> </w:t>
      </w:r>
      <w:r w:rsidRPr="0006566A">
        <w:rPr>
          <w:rFonts w:eastAsia="Arial Unicode MS" w:cstheme="majorBidi"/>
        </w:rPr>
        <w:t xml:space="preserve">är ett förstörande bildkomprimeringsformat som används för fotografier och andra bilder med </w:t>
      </w:r>
      <w:r w:rsidR="008D25F9">
        <w:rPr>
          <w:rFonts w:eastAsia="Arial Unicode MS" w:cstheme="majorBidi"/>
        </w:rPr>
        <w:t>breda</w:t>
      </w:r>
      <w:r w:rsidRPr="0006566A">
        <w:rPr>
          <w:rFonts w:eastAsia="Arial Unicode MS" w:cstheme="majorBidi"/>
        </w:rPr>
        <w:t xml:space="preserve"> toner. Den främsta fördelen med JPEG är dess höga komprimerings</w:t>
      </w:r>
      <w:r w:rsidR="00661B71" w:rsidRPr="0006566A">
        <w:rPr>
          <w:rFonts w:eastAsia="Arial Unicode MS" w:cstheme="majorBidi"/>
        </w:rPr>
        <w:t>förmåga</w:t>
      </w:r>
      <w:r w:rsidRPr="0006566A">
        <w:rPr>
          <w:rFonts w:eastAsia="Arial Unicode MS" w:cstheme="majorBidi"/>
        </w:rPr>
        <w:t xml:space="preserve">, vilket möjliggör mindre filstorlekar samtidigt som god bildkvalitet bibehålls. JPEG lämpar sig dock inte för bilder med skarpa kanter eller text, eftersom det kan orsaka synlig </w:t>
      </w:r>
      <w:r w:rsidR="00B51B31">
        <w:rPr>
          <w:rFonts w:eastAsia="Arial Unicode MS" w:cstheme="majorBidi"/>
        </w:rPr>
        <w:t>suddighet eller sämre kvalité för dessa bilder</w:t>
      </w:r>
      <w:r w:rsidR="00D13682">
        <w:rPr>
          <w:rFonts w:eastAsia="Arial Unicode MS" w:cstheme="majorBidi"/>
        </w:rPr>
        <w:t xml:space="preserve"> </w:t>
      </w:r>
      <w:r w:rsidR="00D13682">
        <w:rPr>
          <w:rFonts w:eastAsia="Arial Unicode MS" w:cstheme="majorBidi"/>
        </w:rPr>
        <w:fldChar w:fldCharType="begin"/>
      </w:r>
      <w:r w:rsidR="00D13682">
        <w:rPr>
          <w:rFonts w:eastAsia="Arial Unicode MS" w:cstheme="majorBidi"/>
        </w:rPr>
        <w:instrText xml:space="preserve"> ADDIN ZOTERO_ITEM CSL_CITATION {"citationID":"5kE5usV3","properties":{"formattedCitation":"(2)","plainCitation":"(2)","noteIndex":0},"citationItems":[{"id":175,"uris":["http://zotero.org/users/local/tN2bMeRp/items/QEF7YYHE"],"itemData":{"id":175,"type":"entry-encyclopedia","abstract":"JPEG ( JAY-peg) is a commonly used method of lossy compression for digital images, particularly for those images produced by digital photography. The degree of compression can be adjusted, allowing a selectable tradeoff between storage size and image quality. JPEG typically achieves 10:1 compression with little perceptible loss in image quality. Since its introduction in 1992, JPEG has been the most widely used image compression standard in the world, and the most widely used digital image format, with several billion JPEG images produced every day as of 2015.The term \"JPEG\" is an acronym for the Joint Photographic Experts Group, which created the standard in 1992. JPEG was largely responsible for the proliferation of digital images and digital photos across the Internet, and later social media.JPEG compression is used in a number of image file formats. JPEG/Exif is the most common image format used by digital cameras and other photographic image capture devices; along with JPEG/JFIF, it is the most common format for storing and transmitting photographic images on the World Wide Web. These format variations are often not distinguished, and are simply called JPEG.\nThe MIME media type for JPEG is image/jpeg, except in older Internet Explorer versions, which provides a MIME type of image/pjpeg when uploading JPEG images. JPEG files usually have a filename extension of .jpg or .jpeg. JPEG/JFIF supports a maximum image size of 65,535</w:instrText>
      </w:r>
      <w:r w:rsidR="00D13682">
        <w:rPr>
          <w:rFonts w:eastAsia="Arial Unicode MS" w:cstheme="majorBidi" w:hint="cs"/>
        </w:rPr>
        <w:instrText>×</w:instrText>
      </w:r>
      <w:r w:rsidR="00D13682">
        <w:rPr>
          <w:rFonts w:eastAsia="Arial Unicode MS" w:cstheme="majorBidi"/>
        </w:rPr>
        <w:instrText xml:space="preserve">65,535 pixels, hence up to 4 gigapixels for an aspect ratio of 1:1. In 2000, the JPEG group introduced a format intended to be a successor, JPEG 2000, but it was unable to replace the original JPEG as the dominant image standard.","container-title":"Wikipedia","language":"en","license":"Creative Commons Attribution-ShareAlike License","note":"Page Version ID: 1136152818","source":"Wikipedia","title":"JPEG","URL":"https://en.wikipedia.org/w/index.php?title=JPEG&amp;oldid=1136152818","accessed":{"date-parts":[["2023",2,2]]},"issued":{"date-parts":[["2023",1,29]]}}}],"schema":"https://github.com/citation-style-language/schema/raw/master/csl-citation.json"} </w:instrText>
      </w:r>
      <w:r w:rsidR="00D13682">
        <w:rPr>
          <w:rFonts w:eastAsia="Arial Unicode MS" w:cstheme="majorBidi"/>
        </w:rPr>
        <w:fldChar w:fldCharType="separate"/>
      </w:r>
      <w:r w:rsidR="00D13682" w:rsidRPr="00D13682">
        <w:t>(2)</w:t>
      </w:r>
      <w:r w:rsidR="00D13682">
        <w:rPr>
          <w:rFonts w:eastAsia="Arial Unicode MS" w:cstheme="majorBidi"/>
        </w:rPr>
        <w:fldChar w:fldCharType="end"/>
      </w:r>
      <w:r w:rsidRPr="0006566A">
        <w:rPr>
          <w:rFonts w:eastAsia="Arial Unicode MS" w:cstheme="majorBidi"/>
        </w:rPr>
        <w:t>.</w:t>
      </w:r>
    </w:p>
    <w:p w14:paraId="5AAF5BC4" w14:textId="6F2AA8D9" w:rsidR="00A04CB4" w:rsidRPr="0006566A" w:rsidRDefault="00A04CB4" w:rsidP="00AD45F4">
      <w:pPr>
        <w:pStyle w:val="Textbody"/>
        <w:rPr>
          <w:rFonts w:eastAsia="Arial Unicode MS" w:cstheme="majorBidi"/>
        </w:rPr>
      </w:pPr>
      <w:r w:rsidRPr="0006566A">
        <w:rPr>
          <w:rFonts w:eastAsia="Arial Unicode MS" w:cstheme="majorBidi"/>
        </w:rPr>
        <w:t>PNG (Portable Network Graphics) är ett förlustfritt bildkomprimeringsformat som vanligtvis används för grafik och ikoner. Den största fördelen med PNG är dess förmåga att bevara skärpan och klarheten i originalbilden, även vid höga kompressionsförhållanden. PNG stöder också transparenta bakgrunder och ett brett utbud av färger. Men PNG-filer är i allmänhet större än JPEG-filer, vilket kan vara en nackdel för webbapplikationer som behöver ladda bilder snabbt</w:t>
      </w:r>
      <w:r w:rsidR="00AD45F4">
        <w:rPr>
          <w:rFonts w:eastAsia="Arial Unicode MS" w:cstheme="majorBidi"/>
        </w:rPr>
        <w:t xml:space="preserve"> </w:t>
      </w:r>
      <w:r w:rsidR="00AD45F4">
        <w:rPr>
          <w:rFonts w:eastAsia="Arial Unicode MS" w:cstheme="majorBidi"/>
        </w:rPr>
        <w:fldChar w:fldCharType="begin"/>
      </w:r>
      <w:r w:rsidR="00AD45F4">
        <w:rPr>
          <w:rFonts w:eastAsia="Arial Unicode MS" w:cstheme="majorBidi"/>
        </w:rPr>
        <w:instrText xml:space="preserve"> ADDIN ZOTERO_ITEM CSL_CITATION {"citationID":"e3QO5DGU","properties":{"formattedCitation":"(3)","plainCitation":"(3)","noteIndex":0},"citationItems":[{"id":177,"uris":["http://zotero.org/users/local/tN2bMeRp/items/PFMB63C6"],"itemData":{"id":177,"type":"webpage","abstract":"PNG image files are widely used to create online graphics and logos. Learn more about their history, potential pros and cons, and how to edit them.","language":"en-US","title":"What are PNG files and how do you open them? | Adobe","title-short":"What are PNG files and how do you open them?","URL":"https://www.adobe.com/creativecloud/file-types/image/raster/png-file.html","accessed":{"date-parts":[["2023",2,2]]}}}],"schema":"https://github.com/citation-style-language/schema/raw/master/csl-citation.json"} </w:instrText>
      </w:r>
      <w:r w:rsidR="00AD45F4">
        <w:rPr>
          <w:rFonts w:eastAsia="Arial Unicode MS" w:cstheme="majorBidi"/>
        </w:rPr>
        <w:fldChar w:fldCharType="separate"/>
      </w:r>
      <w:r w:rsidR="00AD45F4" w:rsidRPr="00AD45F4">
        <w:t>(3)</w:t>
      </w:r>
      <w:r w:rsidR="00AD45F4">
        <w:rPr>
          <w:rFonts w:eastAsia="Arial Unicode MS" w:cstheme="majorBidi"/>
        </w:rPr>
        <w:fldChar w:fldCharType="end"/>
      </w:r>
      <w:r w:rsidRPr="0006566A">
        <w:rPr>
          <w:rFonts w:eastAsia="Arial Unicode MS" w:cstheme="majorBidi"/>
        </w:rPr>
        <w:t>.</w:t>
      </w:r>
    </w:p>
    <w:p w14:paraId="4FC95C5D" w14:textId="2841309C" w:rsidR="00A04CB4" w:rsidRPr="0006566A" w:rsidRDefault="00A04CB4" w:rsidP="007E435F">
      <w:pPr>
        <w:pStyle w:val="Textbody"/>
        <w:rPr>
          <w:rFonts w:eastAsia="Arial Unicode MS" w:cstheme="majorBidi"/>
        </w:rPr>
      </w:pPr>
      <w:r w:rsidRPr="0006566A">
        <w:rPr>
          <w:rFonts w:eastAsia="Arial Unicode MS" w:cstheme="majorBidi"/>
        </w:rPr>
        <w:t xml:space="preserve">GIF (Graphics Interchange Format) är ett förlustfritt bildkomprimeringsformat som vanligtvis används för </w:t>
      </w:r>
      <w:r w:rsidR="00C13E10">
        <w:rPr>
          <w:rFonts w:eastAsia="Arial Unicode MS" w:cstheme="majorBidi"/>
        </w:rPr>
        <w:t>rörliga bilder, animationer</w:t>
      </w:r>
      <w:r w:rsidRPr="0006566A">
        <w:rPr>
          <w:rFonts w:eastAsia="Arial Unicode MS" w:cstheme="majorBidi"/>
        </w:rPr>
        <w:t xml:space="preserve"> och enkel grafik. Den största fördelen med GIF är dess förmåga att stödja animering och transparenta bakgrunder. GIF har också en relativt liten filstorlek, vilket gör den väl lämpad för webbplatser </w:t>
      </w:r>
      <w:r w:rsidR="004E4224">
        <w:rPr>
          <w:rFonts w:eastAsia="Arial Unicode MS" w:cstheme="majorBidi"/>
        </w:rPr>
        <w:t>som behöver laddas snabbare</w:t>
      </w:r>
      <w:r w:rsidRPr="0006566A">
        <w:rPr>
          <w:rFonts w:eastAsia="Arial Unicode MS" w:cstheme="majorBidi"/>
        </w:rPr>
        <w:t>. GIF stöder dock endast ett begränsat antal färger, vilket kan resultera i lägre bildkvalitet jämfört med JPEG och PNG</w:t>
      </w:r>
      <w:r w:rsidR="007E435F">
        <w:rPr>
          <w:rFonts w:eastAsia="Arial Unicode MS" w:cstheme="majorBidi"/>
        </w:rPr>
        <w:t xml:space="preserve"> </w:t>
      </w:r>
      <w:r w:rsidR="007E435F">
        <w:rPr>
          <w:rFonts w:eastAsia="Arial Unicode MS" w:cstheme="majorBidi"/>
        </w:rPr>
        <w:fldChar w:fldCharType="begin"/>
      </w:r>
      <w:r w:rsidR="007E435F">
        <w:rPr>
          <w:rFonts w:eastAsia="Arial Unicode MS" w:cstheme="majorBidi"/>
        </w:rPr>
        <w:instrText xml:space="preserve"> ADDIN ZOTERO_ITEM CSL_CITATION {"citationID":"vb8CMKg8","properties":{"formattedCitation":"(4)","plainCitation":"(4)","noteIndex":0},"citationItems":[{"id":179,"uris":["http://zotero.org/users/local/tN2bMeRp/items/4296297S"],"itemData":{"id":179,"type":"entry-encyclopedia","abstract":"Graphics Interchange Format (GIF) </w:instrText>
      </w:r>
      <w:r w:rsidR="007E435F">
        <w:rPr>
          <w:rFonts w:eastAsia="Arial Unicode MS" w:cstheme="majorBidi" w:hint="cs"/>
        </w:rPr>
        <w:instrText>ä</w:instrText>
      </w:r>
      <w:r w:rsidR="007E435F">
        <w:rPr>
          <w:rFonts w:eastAsia="Arial Unicode MS" w:cstheme="majorBidi"/>
        </w:rPr>
        <w:instrText>r en standard f</w:instrText>
      </w:r>
      <w:r w:rsidR="007E435F">
        <w:rPr>
          <w:rFonts w:eastAsia="Arial Unicode MS" w:cstheme="majorBidi" w:hint="cs"/>
        </w:rPr>
        <w:instrText>ö</w:instrText>
      </w:r>
      <w:r w:rsidR="007E435F">
        <w:rPr>
          <w:rFonts w:eastAsia="Arial Unicode MS" w:cstheme="majorBidi"/>
        </w:rPr>
        <w:instrText>r icke-f</w:instrText>
      </w:r>
      <w:r w:rsidR="007E435F">
        <w:rPr>
          <w:rFonts w:eastAsia="Arial Unicode MS" w:cstheme="majorBidi" w:hint="cs"/>
        </w:rPr>
        <w:instrText>ö</w:instrText>
      </w:r>
      <w:r w:rsidR="007E435F">
        <w:rPr>
          <w:rFonts w:eastAsia="Arial Unicode MS" w:cstheme="majorBidi"/>
        </w:rPr>
        <w:instrText>rst</w:instrText>
      </w:r>
      <w:r w:rsidR="007E435F">
        <w:rPr>
          <w:rFonts w:eastAsia="Arial Unicode MS" w:cstheme="majorBidi" w:hint="cs"/>
        </w:rPr>
        <w:instrText>ö</w:instrText>
      </w:r>
      <w:r w:rsidR="007E435F">
        <w:rPr>
          <w:rFonts w:eastAsia="Arial Unicode MS" w:cstheme="majorBidi"/>
        </w:rPr>
        <w:instrText>rande komprimering av bilder som utvecklades av Steve Wilhite n</w:instrText>
      </w:r>
      <w:r w:rsidR="007E435F">
        <w:rPr>
          <w:rFonts w:eastAsia="Arial Unicode MS" w:cstheme="majorBidi" w:hint="cs"/>
        </w:rPr>
        <w:instrText>ä</w:instrText>
      </w:r>
      <w:r w:rsidR="007E435F">
        <w:rPr>
          <w:rFonts w:eastAsia="Arial Unicode MS" w:cstheme="majorBidi"/>
        </w:rPr>
        <w:instrText>r han jobbade p</w:instrText>
      </w:r>
      <w:r w:rsidR="007E435F">
        <w:rPr>
          <w:rFonts w:eastAsia="Arial Unicode MS" w:cstheme="majorBidi" w:hint="cs"/>
        </w:rPr>
        <w:instrText>å</w:instrText>
      </w:r>
      <w:r w:rsidR="007E435F">
        <w:rPr>
          <w:rFonts w:eastAsia="Arial Unicode MS" w:cstheme="majorBidi"/>
        </w:rPr>
        <w:instrText xml:space="preserve"> CompuServe 15 juni 1987. Den </w:instrText>
      </w:r>
      <w:r w:rsidR="007E435F">
        <w:rPr>
          <w:rFonts w:eastAsia="Arial Unicode MS" w:cstheme="majorBidi" w:hint="cs"/>
        </w:rPr>
        <w:instrText>ä</w:instrText>
      </w:r>
      <w:r w:rsidR="007E435F">
        <w:rPr>
          <w:rFonts w:eastAsia="Arial Unicode MS" w:cstheme="majorBidi"/>
        </w:rPr>
        <w:instrText>r speciellt popul</w:instrText>
      </w:r>
      <w:r w:rsidR="007E435F">
        <w:rPr>
          <w:rFonts w:eastAsia="Arial Unicode MS" w:cstheme="majorBidi" w:hint="cs"/>
        </w:rPr>
        <w:instrText>ä</w:instrText>
      </w:r>
      <w:r w:rsidR="007E435F">
        <w:rPr>
          <w:rFonts w:eastAsia="Arial Unicode MS" w:cstheme="majorBidi"/>
        </w:rPr>
        <w:instrText>r p</w:instrText>
      </w:r>
      <w:r w:rsidR="007E435F">
        <w:rPr>
          <w:rFonts w:eastAsia="Arial Unicode MS" w:cstheme="majorBidi" w:hint="cs"/>
        </w:rPr>
        <w:instrText>å</w:instrText>
      </w:r>
      <w:r w:rsidR="007E435F">
        <w:rPr>
          <w:rFonts w:eastAsia="Arial Unicode MS" w:cstheme="majorBidi"/>
        </w:rPr>
        <w:instrText xml:space="preserve"> webben, inte minst f</w:instrText>
      </w:r>
      <w:r w:rsidR="007E435F">
        <w:rPr>
          <w:rFonts w:eastAsia="Arial Unicode MS" w:cstheme="majorBidi" w:hint="cs"/>
        </w:rPr>
        <w:instrText>ö</w:instrText>
      </w:r>
      <w:r w:rsidR="007E435F">
        <w:rPr>
          <w:rFonts w:eastAsia="Arial Unicode MS" w:cstheme="majorBidi"/>
        </w:rPr>
        <w:instrText>r att den ger m</w:instrText>
      </w:r>
      <w:r w:rsidR="007E435F">
        <w:rPr>
          <w:rFonts w:eastAsia="Arial Unicode MS" w:cstheme="majorBidi" w:hint="cs"/>
        </w:rPr>
        <w:instrText>ö</w:instrText>
      </w:r>
      <w:r w:rsidR="007E435F">
        <w:rPr>
          <w:rFonts w:eastAsia="Arial Unicode MS" w:cstheme="majorBidi"/>
        </w:rPr>
        <w:instrText>jlighet till att skapa enkla animationer. GIF ger, i sammanhanget, god kompression p</w:instrText>
      </w:r>
      <w:r w:rsidR="007E435F">
        <w:rPr>
          <w:rFonts w:eastAsia="Arial Unicode MS" w:cstheme="majorBidi" w:hint="cs"/>
        </w:rPr>
        <w:instrText>å</w:instrText>
      </w:r>
      <w:r w:rsidR="007E435F">
        <w:rPr>
          <w:rFonts w:eastAsia="Arial Unicode MS" w:cstheme="majorBidi"/>
        </w:rPr>
        <w:instrText xml:space="preserve"> bilder med stora enf</w:instrText>
      </w:r>
      <w:r w:rsidR="007E435F">
        <w:rPr>
          <w:rFonts w:eastAsia="Arial Unicode MS" w:cstheme="majorBidi" w:hint="cs"/>
        </w:rPr>
        <w:instrText>ä</w:instrText>
      </w:r>
      <w:r w:rsidR="007E435F">
        <w:rPr>
          <w:rFonts w:eastAsia="Arial Unicode MS" w:cstheme="majorBidi"/>
        </w:rPr>
        <w:instrText>rgade ytor. Den ger ocks</w:instrText>
      </w:r>
      <w:r w:rsidR="007E435F">
        <w:rPr>
          <w:rFonts w:eastAsia="Arial Unicode MS" w:cstheme="majorBidi" w:hint="cs"/>
        </w:rPr>
        <w:instrText>å</w:instrText>
      </w:r>
      <w:r w:rsidR="007E435F">
        <w:rPr>
          <w:rFonts w:eastAsia="Arial Unicode MS" w:cstheme="majorBidi"/>
        </w:rPr>
        <w:instrText xml:space="preserve"> f</w:instrText>
      </w:r>
      <w:r w:rsidR="007E435F">
        <w:rPr>
          <w:rFonts w:eastAsia="Arial Unicode MS" w:cstheme="majorBidi" w:hint="cs"/>
        </w:rPr>
        <w:instrText>ö</w:instrText>
      </w:r>
      <w:r w:rsidR="007E435F">
        <w:rPr>
          <w:rFonts w:eastAsia="Arial Unicode MS" w:cstheme="majorBidi"/>
        </w:rPr>
        <w:instrText>rsumbar kompression p</w:instrText>
      </w:r>
      <w:r w:rsidR="007E435F">
        <w:rPr>
          <w:rFonts w:eastAsia="Arial Unicode MS" w:cstheme="majorBidi" w:hint="cs"/>
        </w:rPr>
        <w:instrText>å</w:instrText>
      </w:r>
      <w:r w:rsidR="007E435F">
        <w:rPr>
          <w:rFonts w:eastAsia="Arial Unicode MS" w:cstheme="majorBidi"/>
        </w:rPr>
        <w:instrText xml:space="preserve"> exempelvis fotografiska bilder, d</w:instrText>
      </w:r>
      <w:r w:rsidR="007E435F">
        <w:rPr>
          <w:rFonts w:eastAsia="Arial Unicode MS" w:cstheme="majorBidi" w:hint="cs"/>
        </w:rPr>
        <w:instrText>ä</w:instrText>
      </w:r>
      <w:r w:rsidR="007E435F">
        <w:rPr>
          <w:rFonts w:eastAsia="Arial Unicode MS" w:cstheme="majorBidi"/>
        </w:rPr>
        <w:instrText xml:space="preserve">r format som JPEG </w:instrText>
      </w:r>
      <w:r w:rsidR="007E435F">
        <w:rPr>
          <w:rFonts w:eastAsia="Arial Unicode MS" w:cstheme="majorBidi" w:hint="cs"/>
        </w:rPr>
        <w:instrText>ä</w:instrText>
      </w:r>
      <w:r w:rsidR="007E435F">
        <w:rPr>
          <w:rFonts w:eastAsia="Arial Unicode MS" w:cstheme="majorBidi"/>
        </w:rPr>
        <w:instrText>r l</w:instrText>
      </w:r>
      <w:r w:rsidR="007E435F">
        <w:rPr>
          <w:rFonts w:eastAsia="Arial Unicode MS" w:cstheme="majorBidi" w:hint="cs"/>
        </w:rPr>
        <w:instrText>ä</w:instrText>
      </w:r>
      <w:r w:rsidR="007E435F">
        <w:rPr>
          <w:rFonts w:eastAsia="Arial Unicode MS" w:cstheme="majorBidi"/>
        </w:rPr>
        <w:instrText>mpligare. Eftersom en GIF-bild dessutom endast kan inneh</w:instrText>
      </w:r>
      <w:r w:rsidR="007E435F">
        <w:rPr>
          <w:rFonts w:eastAsia="Arial Unicode MS" w:cstheme="majorBidi" w:hint="cs"/>
        </w:rPr>
        <w:instrText>å</w:instrText>
      </w:r>
      <w:r w:rsidR="007E435F">
        <w:rPr>
          <w:rFonts w:eastAsia="Arial Unicode MS" w:cstheme="majorBidi"/>
        </w:rPr>
        <w:instrText>lla 256 f</w:instrText>
      </w:r>
      <w:r w:rsidR="007E435F">
        <w:rPr>
          <w:rFonts w:eastAsia="Arial Unicode MS" w:cstheme="majorBidi" w:hint="cs"/>
        </w:rPr>
        <w:instrText>ä</w:instrText>
      </w:r>
      <w:r w:rsidR="007E435F">
        <w:rPr>
          <w:rFonts w:eastAsia="Arial Unicode MS" w:cstheme="majorBidi"/>
        </w:rPr>
        <w:instrText>rger, kan inte allt grafiskt material publiceras som GIF-bilder utan en drastisk s</w:instrText>
      </w:r>
      <w:r w:rsidR="007E435F">
        <w:rPr>
          <w:rFonts w:eastAsia="Arial Unicode MS" w:cstheme="majorBidi" w:hint="cs"/>
        </w:rPr>
        <w:instrText>ä</w:instrText>
      </w:r>
      <w:r w:rsidR="007E435F">
        <w:rPr>
          <w:rFonts w:eastAsia="Arial Unicode MS" w:cstheme="majorBidi"/>
        </w:rPr>
        <w:instrText>nkning av kvaliteten, och d</w:instrText>
      </w:r>
      <w:r w:rsidR="007E435F">
        <w:rPr>
          <w:rFonts w:eastAsia="Arial Unicode MS" w:cstheme="majorBidi" w:hint="cs"/>
        </w:rPr>
        <w:instrText>ä</w:instrText>
      </w:r>
      <w:r w:rsidR="007E435F">
        <w:rPr>
          <w:rFonts w:eastAsia="Arial Unicode MS" w:cstheme="majorBidi"/>
        </w:rPr>
        <w:instrText>rut</w:instrText>
      </w:r>
      <w:r w:rsidR="007E435F">
        <w:rPr>
          <w:rFonts w:eastAsia="Arial Unicode MS" w:cstheme="majorBidi" w:hint="cs"/>
        </w:rPr>
        <w:instrText>ö</w:instrText>
      </w:r>
      <w:r w:rsidR="007E435F">
        <w:rPr>
          <w:rFonts w:eastAsia="Arial Unicode MS" w:cstheme="majorBidi"/>
        </w:rPr>
        <w:instrText>ver st</w:instrText>
      </w:r>
      <w:r w:rsidR="007E435F">
        <w:rPr>
          <w:rFonts w:eastAsia="Arial Unicode MS" w:cstheme="majorBidi" w:hint="cs"/>
        </w:rPr>
        <w:instrText>ö</w:instrText>
      </w:r>
      <w:r w:rsidR="007E435F">
        <w:rPr>
          <w:rFonts w:eastAsia="Arial Unicode MS" w:cstheme="majorBidi"/>
        </w:rPr>
        <w:instrText xml:space="preserve">rre i filstorlek </w:instrText>
      </w:r>
      <w:r w:rsidR="007E435F">
        <w:rPr>
          <w:rFonts w:eastAsia="Arial Unicode MS" w:cstheme="majorBidi" w:hint="cs"/>
        </w:rPr>
        <w:instrText>ä</w:instrText>
      </w:r>
      <w:r w:rsidR="007E435F">
        <w:rPr>
          <w:rFonts w:eastAsia="Arial Unicode MS" w:cstheme="majorBidi"/>
        </w:rPr>
        <w:instrText>n en bild i b</w:instrText>
      </w:r>
      <w:r w:rsidR="007E435F">
        <w:rPr>
          <w:rFonts w:eastAsia="Arial Unicode MS" w:cstheme="majorBidi" w:hint="cs"/>
        </w:rPr>
        <w:instrText>ä</w:instrText>
      </w:r>
      <w:r w:rsidR="007E435F">
        <w:rPr>
          <w:rFonts w:eastAsia="Arial Unicode MS" w:cstheme="majorBidi"/>
        </w:rPr>
        <w:instrText xml:space="preserve">ttre kvalitet i annat format.\n\nGIF </w:instrText>
      </w:r>
      <w:r w:rsidR="007E435F">
        <w:rPr>
          <w:rFonts w:eastAsia="Arial Unicode MS" w:cstheme="majorBidi" w:hint="cs"/>
        </w:rPr>
        <w:instrText>ä</w:instrText>
      </w:r>
      <w:r w:rsidR="007E435F">
        <w:rPr>
          <w:rFonts w:eastAsia="Arial Unicode MS" w:cstheme="majorBidi"/>
        </w:rPr>
        <w:instrText>r dock en f</w:instrText>
      </w:r>
      <w:r w:rsidR="007E435F">
        <w:rPr>
          <w:rFonts w:eastAsia="Arial Unicode MS" w:cstheme="majorBidi" w:hint="cs"/>
        </w:rPr>
        <w:instrText>ö</w:instrText>
      </w:r>
      <w:r w:rsidR="007E435F">
        <w:rPr>
          <w:rFonts w:eastAsia="Arial Unicode MS" w:cstheme="majorBidi"/>
        </w:rPr>
        <w:instrText>r</w:instrText>
      </w:r>
      <w:r w:rsidR="007E435F">
        <w:rPr>
          <w:rFonts w:eastAsia="Arial Unicode MS" w:cstheme="majorBidi" w:hint="cs"/>
        </w:rPr>
        <w:instrText>å</w:instrText>
      </w:r>
      <w:r w:rsidR="007E435F">
        <w:rPr>
          <w:rFonts w:eastAsia="Arial Unicode MS" w:cstheme="majorBidi"/>
        </w:rPr>
        <w:instrText>ldrad standard, beh</w:instrText>
      </w:r>
      <w:r w:rsidR="007E435F">
        <w:rPr>
          <w:rFonts w:eastAsia="Arial Unicode MS" w:cstheme="majorBidi" w:hint="cs"/>
        </w:rPr>
        <w:instrText>ä</w:instrText>
      </w:r>
      <w:r w:rsidR="007E435F">
        <w:rPr>
          <w:rFonts w:eastAsia="Arial Unicode MS" w:cstheme="majorBidi"/>
        </w:rPr>
        <w:instrText>ftad med ett antal tekniska begr</w:instrText>
      </w:r>
      <w:r w:rsidR="007E435F">
        <w:rPr>
          <w:rFonts w:eastAsia="Arial Unicode MS" w:cstheme="majorBidi" w:hint="cs"/>
        </w:rPr>
        <w:instrText>ä</w:instrText>
      </w:r>
      <w:r w:rsidR="007E435F">
        <w:rPr>
          <w:rFonts w:eastAsia="Arial Unicode MS" w:cstheme="majorBidi"/>
        </w:rPr>
        <w:instrText>nsningar. Som ers</w:instrText>
      </w:r>
      <w:r w:rsidR="007E435F">
        <w:rPr>
          <w:rFonts w:eastAsia="Arial Unicode MS" w:cstheme="majorBidi" w:hint="cs"/>
        </w:rPr>
        <w:instrText>ä</w:instrText>
      </w:r>
      <w:r w:rsidR="007E435F">
        <w:rPr>
          <w:rFonts w:eastAsia="Arial Unicode MS" w:cstheme="majorBidi"/>
        </w:rPr>
        <w:instrText xml:space="preserve">ttare till GIF har standarden PNG tagits fram. PNG </w:instrText>
      </w:r>
      <w:r w:rsidR="007E435F">
        <w:rPr>
          <w:rFonts w:eastAsia="Arial Unicode MS" w:cstheme="majorBidi" w:hint="cs"/>
        </w:rPr>
        <w:instrText>ä</w:instrText>
      </w:r>
      <w:r w:rsidR="007E435F">
        <w:rPr>
          <w:rFonts w:eastAsia="Arial Unicode MS" w:cstheme="majorBidi"/>
        </w:rPr>
        <w:instrText>r kraftfullare och ger en n</w:instrText>
      </w:r>
      <w:r w:rsidR="007E435F">
        <w:rPr>
          <w:rFonts w:eastAsia="Arial Unicode MS" w:cstheme="majorBidi" w:hint="cs"/>
        </w:rPr>
        <w:instrText>å</w:instrText>
      </w:r>
      <w:r w:rsidR="007E435F">
        <w:rPr>
          <w:rFonts w:eastAsia="Arial Unicode MS" w:cstheme="majorBidi"/>
        </w:rPr>
        <w:instrText>got effektivare komprimering, men har d</w:instrText>
      </w:r>
      <w:r w:rsidR="007E435F">
        <w:rPr>
          <w:rFonts w:eastAsia="Arial Unicode MS" w:cstheme="majorBidi" w:hint="cs"/>
        </w:rPr>
        <w:instrText>ä</w:instrText>
      </w:r>
      <w:r w:rsidR="007E435F">
        <w:rPr>
          <w:rFonts w:eastAsia="Arial Unicode MS" w:cstheme="majorBidi"/>
        </w:rPr>
        <w:instrText>remot inget st</w:instrText>
      </w:r>
      <w:r w:rsidR="007E435F">
        <w:rPr>
          <w:rFonts w:eastAsia="Arial Unicode MS" w:cstheme="majorBidi" w:hint="cs"/>
        </w:rPr>
        <w:instrText>ö</w:instrText>
      </w:r>
      <w:r w:rsidR="007E435F">
        <w:rPr>
          <w:rFonts w:eastAsia="Arial Unicode MS" w:cstheme="majorBidi"/>
        </w:rPr>
        <w:instrText>d f</w:instrText>
      </w:r>
      <w:r w:rsidR="007E435F">
        <w:rPr>
          <w:rFonts w:eastAsia="Arial Unicode MS" w:cstheme="majorBidi" w:hint="cs"/>
        </w:rPr>
        <w:instrText>ö</w:instrText>
      </w:r>
      <w:r w:rsidR="007E435F">
        <w:rPr>
          <w:rFonts w:eastAsia="Arial Unicode MS" w:cstheme="majorBidi"/>
        </w:rPr>
        <w:instrText>r animationer, vilket d</w:instrText>
      </w:r>
      <w:r w:rsidR="007E435F">
        <w:rPr>
          <w:rFonts w:eastAsia="Arial Unicode MS" w:cstheme="majorBidi" w:hint="cs"/>
        </w:rPr>
        <w:instrText>ä</w:instrText>
      </w:r>
      <w:r w:rsidR="007E435F">
        <w:rPr>
          <w:rFonts w:eastAsia="Arial Unicode MS" w:cstheme="majorBidi"/>
        </w:rPr>
        <w:instrText>remot MNG och APNG har. En anledning till att GIF fortfarande anv</w:instrText>
      </w:r>
      <w:r w:rsidR="007E435F">
        <w:rPr>
          <w:rFonts w:eastAsia="Arial Unicode MS" w:cstheme="majorBidi" w:hint="cs"/>
        </w:rPr>
        <w:instrText>ä</w:instrText>
      </w:r>
      <w:r w:rsidR="007E435F">
        <w:rPr>
          <w:rFonts w:eastAsia="Arial Unicode MS" w:cstheme="majorBidi"/>
        </w:rPr>
        <w:instrText xml:space="preserve">nds </w:instrText>
      </w:r>
      <w:r w:rsidR="007E435F">
        <w:rPr>
          <w:rFonts w:eastAsia="Arial Unicode MS" w:cstheme="majorBidi" w:hint="cs"/>
        </w:rPr>
        <w:instrText>ä</w:instrText>
      </w:r>
      <w:r w:rsidR="007E435F">
        <w:rPr>
          <w:rFonts w:eastAsia="Arial Unicode MS" w:cstheme="majorBidi"/>
        </w:rPr>
        <w:instrText>r m</w:instrText>
      </w:r>
      <w:r w:rsidR="007E435F">
        <w:rPr>
          <w:rFonts w:eastAsia="Arial Unicode MS" w:cstheme="majorBidi" w:hint="cs"/>
        </w:rPr>
        <w:instrText>ö</w:instrText>
      </w:r>
      <w:r w:rsidR="007E435F">
        <w:rPr>
          <w:rFonts w:eastAsia="Arial Unicode MS" w:cstheme="majorBidi"/>
        </w:rPr>
        <w:instrText>jligheten att skapa animerade GIF:ar. Genom att GIF-formatet kan spara flera bilder i samma fil och sedan visa dem i f</w:instrText>
      </w:r>
      <w:r w:rsidR="007E435F">
        <w:rPr>
          <w:rFonts w:eastAsia="Arial Unicode MS" w:cstheme="majorBidi" w:hint="cs"/>
        </w:rPr>
        <w:instrText>ö</w:instrText>
      </w:r>
      <w:r w:rsidR="007E435F">
        <w:rPr>
          <w:rFonts w:eastAsia="Arial Unicode MS" w:cstheme="majorBidi"/>
        </w:rPr>
        <w:instrText>ljd g</w:instrText>
      </w:r>
      <w:r w:rsidR="007E435F">
        <w:rPr>
          <w:rFonts w:eastAsia="Arial Unicode MS" w:cstheme="majorBidi" w:hint="cs"/>
        </w:rPr>
        <w:instrText>å</w:instrText>
      </w:r>
      <w:r w:rsidR="007E435F">
        <w:rPr>
          <w:rFonts w:eastAsia="Arial Unicode MS" w:cstheme="majorBidi"/>
        </w:rPr>
        <w:instrText>r det att g</w:instrText>
      </w:r>
      <w:r w:rsidR="007E435F">
        <w:rPr>
          <w:rFonts w:eastAsia="Arial Unicode MS" w:cstheme="majorBidi" w:hint="cs"/>
        </w:rPr>
        <w:instrText>ö</w:instrText>
      </w:r>
      <w:r w:rsidR="007E435F">
        <w:rPr>
          <w:rFonts w:eastAsia="Arial Unicode MS" w:cstheme="majorBidi"/>
        </w:rPr>
        <w:instrText>ra allt fr</w:instrText>
      </w:r>
      <w:r w:rsidR="007E435F">
        <w:rPr>
          <w:rFonts w:eastAsia="Arial Unicode MS" w:cstheme="majorBidi" w:hint="cs"/>
        </w:rPr>
        <w:instrText>å</w:instrText>
      </w:r>
      <w:r w:rsidR="007E435F">
        <w:rPr>
          <w:rFonts w:eastAsia="Arial Unicode MS" w:cstheme="majorBidi"/>
        </w:rPr>
        <w:instrText>n enkla grafiska animationer till avancerade cinemagrafier.GIF bygger p</w:instrText>
      </w:r>
      <w:r w:rsidR="007E435F">
        <w:rPr>
          <w:rFonts w:eastAsia="Arial Unicode MS" w:cstheme="majorBidi" w:hint="cs"/>
        </w:rPr>
        <w:instrText>å</w:instrText>
      </w:r>
      <w:r w:rsidR="007E435F">
        <w:rPr>
          <w:rFonts w:eastAsia="Arial Unicode MS" w:cstheme="majorBidi"/>
        </w:rPr>
        <w:instrText xml:space="preserve"> komprimeringsalgoritmen LZW som patenterades i USA som patent 4 558 302. Den 1 oktober 2006 gick det sista patentet relaterat till GIF-formatet ut, vilket g</w:instrText>
      </w:r>
      <w:r w:rsidR="007E435F">
        <w:rPr>
          <w:rFonts w:eastAsia="Arial Unicode MS" w:cstheme="majorBidi" w:hint="cs"/>
        </w:rPr>
        <w:instrText>ö</w:instrText>
      </w:r>
      <w:r w:rsidR="007E435F">
        <w:rPr>
          <w:rFonts w:eastAsia="Arial Unicode MS" w:cstheme="majorBidi"/>
        </w:rPr>
        <w:instrText xml:space="preserve">r att formatet sedan dess </w:instrText>
      </w:r>
      <w:r w:rsidR="007E435F">
        <w:rPr>
          <w:rFonts w:eastAsia="Arial Unicode MS" w:cstheme="majorBidi" w:hint="cs"/>
        </w:rPr>
        <w:instrText>ä</w:instrText>
      </w:r>
      <w:r w:rsidR="007E435F">
        <w:rPr>
          <w:rFonts w:eastAsia="Arial Unicode MS" w:cstheme="majorBidi"/>
        </w:rPr>
        <w:instrText>r helt fritt att anv</w:instrText>
      </w:r>
      <w:r w:rsidR="007E435F">
        <w:rPr>
          <w:rFonts w:eastAsia="Arial Unicode MS" w:cstheme="majorBidi" w:hint="cs"/>
        </w:rPr>
        <w:instrText>ä</w:instrText>
      </w:r>
      <w:r w:rsidR="007E435F">
        <w:rPr>
          <w:rFonts w:eastAsia="Arial Unicode MS" w:cstheme="majorBidi"/>
        </w:rPr>
        <w:instrText xml:space="preserve">ndas.\nGIF:ar kallas </w:instrText>
      </w:r>
      <w:r w:rsidR="007E435F">
        <w:rPr>
          <w:rFonts w:eastAsia="Arial Unicode MS" w:cstheme="majorBidi" w:hint="cs"/>
        </w:rPr>
        <w:instrText>ä</w:instrText>
      </w:r>
      <w:r w:rsidR="007E435F">
        <w:rPr>
          <w:rFonts w:eastAsia="Arial Unicode MS" w:cstheme="majorBidi"/>
        </w:rPr>
        <w:instrText>ven giffar (singular giff) p</w:instrText>
      </w:r>
      <w:r w:rsidR="007E435F">
        <w:rPr>
          <w:rFonts w:eastAsia="Arial Unicode MS" w:cstheme="majorBidi" w:hint="cs"/>
        </w:rPr>
        <w:instrText>å</w:instrText>
      </w:r>
      <w:r w:rsidR="007E435F">
        <w:rPr>
          <w:rFonts w:eastAsia="Arial Unicode MS" w:cstheme="majorBidi"/>
        </w:rPr>
        <w:instrText xml:space="preserve"> svenska.","container-title":"Wikipedia","language":"sv","license":"Creative Commons Attribution-ShareAlike License","note":"Page Version ID: 51632743","source":"Wikipedia","title":"GIF","URL":"https://sv.wikipedia.org/w/index.php?title=GIF&amp;oldid=51632743","accessed":{"date-parts":[["2023",2,2]]},"issued":{"date-parts":[["2022",12,11]]}}}],"schema":"https://github.com/citation-style-language/schema/raw/master/csl-citation.json"} </w:instrText>
      </w:r>
      <w:r w:rsidR="007E435F">
        <w:rPr>
          <w:rFonts w:eastAsia="Arial Unicode MS" w:cstheme="majorBidi"/>
        </w:rPr>
        <w:fldChar w:fldCharType="separate"/>
      </w:r>
      <w:r w:rsidR="007E435F" w:rsidRPr="007E435F">
        <w:t>(4)</w:t>
      </w:r>
      <w:r w:rsidR="007E435F">
        <w:rPr>
          <w:rFonts w:eastAsia="Arial Unicode MS" w:cstheme="majorBidi"/>
        </w:rPr>
        <w:fldChar w:fldCharType="end"/>
      </w:r>
      <w:r w:rsidRPr="0006566A">
        <w:rPr>
          <w:rFonts w:eastAsia="Arial Unicode MS" w:cstheme="majorBidi"/>
        </w:rPr>
        <w:t>.</w:t>
      </w:r>
    </w:p>
    <w:p w14:paraId="271D17B2" w14:textId="4EE92649" w:rsidR="00DA5AC0" w:rsidRPr="0006566A" w:rsidRDefault="00A04CB4" w:rsidP="006E23C1">
      <w:pPr>
        <w:pStyle w:val="Textbody"/>
        <w:rPr>
          <w:rFonts w:eastAsia="Arial Unicode MS" w:cstheme="majorBidi"/>
        </w:rPr>
      </w:pPr>
      <w:r w:rsidRPr="0006566A">
        <w:rPr>
          <w:rFonts w:eastAsia="Arial Unicode MS" w:cstheme="majorBidi"/>
        </w:rPr>
        <w:t xml:space="preserve">Under de senaste åren har nya bildformat introducerats på webben som WebP, JPEG XR och AVIF. Dessa format är </w:t>
      </w:r>
      <w:r w:rsidR="005F1B99">
        <w:rPr>
          <w:rFonts w:eastAsia="Arial Unicode MS" w:cstheme="majorBidi"/>
        </w:rPr>
        <w:t>gjorda</w:t>
      </w:r>
      <w:r w:rsidRPr="0006566A">
        <w:rPr>
          <w:rFonts w:eastAsia="Arial Unicode MS" w:cstheme="majorBidi"/>
        </w:rPr>
        <w:t xml:space="preserve"> för att ge ännu bättre bildkvalitet och mindre filstorlekar än de traditionella formaten. WebP är till exempel ett modernt bildformat som ger bättre bildkvalitet och mindre filstorlekar än JPEG och PNG. Den stöder också transparens och animering. </w:t>
      </w:r>
      <w:r w:rsidR="00D66D55" w:rsidRPr="0006566A">
        <w:rPr>
          <w:rFonts w:eastAsia="Arial Unicode MS" w:cstheme="majorBidi"/>
        </w:rPr>
        <w:t>Det är dock viktigt att notera att dessa nya bildformat kanske inte stöds av alla webbläsare och enheter</w:t>
      </w:r>
      <w:r w:rsidR="005F1B99">
        <w:rPr>
          <w:rFonts w:eastAsia="Arial Unicode MS" w:cstheme="majorBidi"/>
        </w:rPr>
        <w:t xml:space="preserve"> </w:t>
      </w:r>
      <w:r w:rsidR="005F1B99">
        <w:rPr>
          <w:rFonts w:eastAsia="Arial Unicode MS" w:cstheme="majorBidi"/>
        </w:rPr>
        <w:fldChar w:fldCharType="begin"/>
      </w:r>
      <w:r w:rsidR="005F1B99">
        <w:rPr>
          <w:rFonts w:eastAsia="Arial Unicode MS" w:cstheme="majorBidi"/>
        </w:rPr>
        <w:instrText xml:space="preserve"> ADDIN ZOTERO_ITEM CSL_CITATION {"citationID":"CNLvNZfL","properties":{"formattedCitation":"(5\\uc0\\u8211{}7)","plainCitation":"(5</w:instrText>
      </w:r>
      <w:r w:rsidR="005F1B99">
        <w:rPr>
          <w:rFonts w:eastAsia="Arial Unicode MS" w:cstheme="majorBidi" w:hint="cs"/>
        </w:rPr>
        <w:instrText>–</w:instrText>
      </w:r>
      <w:r w:rsidR="005F1B99">
        <w:rPr>
          <w:rFonts w:eastAsia="Arial Unicode MS" w:cstheme="majorBidi"/>
        </w:rPr>
        <w:instrText xml:space="preserve">7)","noteIndex":0},"citationItems":[{"id":94,"uris":["http://zotero.org/users/local/tN2bMeRp/items/5ECH7Q35"],"itemData":{"id":94,"type":"webpage","abstract":"An image format for the Web.","container-title":"Google Developers","language":"en","title":"An image format for the Web | WebP","URL":"https://developers.google.com/speed/webp?hl=sv","accessed":{"date-parts":[["2021",12,2]]}}},{"id":96,"uris":["http://zotero.org/users/local/tN2bMeRp/items/FCZCCK4D"],"itemData":{"id":96,"type":"webpage","abstract":"The AV1 Image format, or AVIF, is the latest image codec on earth. AVIF is an optimized image format which was created to make our images smaller while keeping the same quality (lossless). The file extension for AVIF is .avif.  In this article, I want to talk about its features","container-title":"freeCodeCamp.org","language":"en","title":"What is AVIF? How to Use AV1 Image Format Images on Your Website","title-short":"What is AVIF?","URL":"https://www.freecodecamp.org/news/how-to-use-avif-images-on-your-website/","accessed":{"date-parts":[["2021",12,2]]},"issued":{"date-parts":[["2020",11,20]]}}},{"id":185,"uris":["http://zotero.org/users/local/tN2bMeRp/items/IE55DPE6"],"itemData":{"id":185,"type":"webpage","title":"JPEG - JPEG XR","URL":"https://jpeg.org/jpegxr/","accessed":{"date-parts":[["2023",2,2]]}}}],"schema":"https://github.com/citation-style-language/schema/raw/master/csl-citation.json"} </w:instrText>
      </w:r>
      <w:r w:rsidR="005F1B99">
        <w:rPr>
          <w:rFonts w:eastAsia="Arial Unicode MS" w:cstheme="majorBidi"/>
        </w:rPr>
        <w:fldChar w:fldCharType="separate"/>
      </w:r>
      <w:r w:rsidR="005F1B99" w:rsidRPr="005F1B99">
        <w:rPr>
          <w:rFonts w:cs="Times New Roman"/>
        </w:rPr>
        <w:t>(5–7)</w:t>
      </w:r>
      <w:r w:rsidR="005F1B99">
        <w:rPr>
          <w:rFonts w:eastAsia="Arial Unicode MS" w:cstheme="majorBidi"/>
        </w:rPr>
        <w:fldChar w:fldCharType="end"/>
      </w:r>
      <w:r w:rsidR="005F1B99">
        <w:rPr>
          <w:rFonts w:eastAsia="Arial Unicode MS" w:cstheme="majorBidi"/>
        </w:rPr>
        <w:t xml:space="preserve"> </w:t>
      </w:r>
      <w:r w:rsidR="00D66D55" w:rsidRPr="0006566A">
        <w:rPr>
          <w:rFonts w:eastAsia="Arial Unicode MS" w:cstheme="majorBidi"/>
        </w:rPr>
        <w:t>.</w:t>
      </w:r>
    </w:p>
    <w:p w14:paraId="61D6CC76" w14:textId="1F631998" w:rsidR="00226C94" w:rsidRPr="00C66D39" w:rsidRDefault="00226C94" w:rsidP="00DE5914">
      <w:pPr>
        <w:pStyle w:val="Textbody"/>
        <w:rPr>
          <w:rFonts w:eastAsia="Arial Unicode MS" w:cstheme="majorBidi"/>
        </w:rPr>
      </w:pPr>
      <w:r w:rsidRPr="0006566A">
        <w:rPr>
          <w:rFonts w:eastAsia="Arial Unicode MS" w:cstheme="majorBidi"/>
        </w:rPr>
        <w:t xml:space="preserve">Utöver bildformaten är även bildkomprimeringsverktyg viktiga för webbutveckling. Bildkomprimeringsverktyg minskar storleken på en bildfil utan att </w:t>
      </w:r>
      <w:r w:rsidR="005A44E3">
        <w:rPr>
          <w:rFonts w:eastAsia="Arial Unicode MS" w:cstheme="majorBidi"/>
        </w:rPr>
        <w:t>påverka</w:t>
      </w:r>
      <w:r w:rsidRPr="0006566A">
        <w:rPr>
          <w:rFonts w:eastAsia="Arial Unicode MS" w:cstheme="majorBidi"/>
        </w:rPr>
        <w:t xml:space="preserve"> kvaliteten på bilden</w:t>
      </w:r>
      <w:r w:rsidR="00266295">
        <w:rPr>
          <w:rFonts w:eastAsia="Arial Unicode MS" w:cstheme="majorBidi"/>
        </w:rPr>
        <w:t>, och det skulle hända så skulle det resultera i minimala skillnader</w:t>
      </w:r>
      <w:r w:rsidRPr="0006566A">
        <w:rPr>
          <w:rFonts w:eastAsia="Arial Unicode MS" w:cstheme="majorBidi"/>
        </w:rPr>
        <w:t>. Detta är viktigt för webbutveckling eftersom det möjliggör snabbare laddningstider, vilket förbättrar användarupplevelsen och sökmotoroptimeringen (SEO). Dessa verktyg kan användas för att minska storleken på bilder samtidigt som bildens kvalitet bibehålls</w:t>
      </w:r>
      <w:r w:rsidR="00DE5914">
        <w:rPr>
          <w:rFonts w:eastAsia="Arial Unicode MS" w:cstheme="majorBidi"/>
        </w:rPr>
        <w:t xml:space="preserve"> </w:t>
      </w:r>
      <w:r w:rsidR="00DE5914">
        <w:rPr>
          <w:rFonts w:eastAsia="Arial Unicode MS" w:cstheme="majorBidi"/>
        </w:rPr>
        <w:fldChar w:fldCharType="begin"/>
      </w:r>
      <w:r w:rsidR="00DE5914">
        <w:rPr>
          <w:rFonts w:eastAsia="Arial Unicode MS" w:cstheme="majorBidi"/>
        </w:rPr>
        <w:instrText xml:space="preserve"> ADDIN ZOTERO_ITEM CSL_CITATION {"citationID":"ldFxqdAZ","properties":{"formattedCitation":"(8)","plainCitation":"(8)","noteIndex":0},"citationItems":[{"id":187,"uris":["http://zotero.org/users/local/tN2bMeRp/items/P8MYGQR3"],"itemData":{"id":187,"type":"entry-encyclopedia","abstract":"Image compression is a type of data compression applied to digital images, to reduce their cost for storage or transmission. Algorithms may take advantage of visual perception and the statistical properties of image data to provide superior results compared with generic data compression methods which are used for other digital data.","container-title":"Wikipedia","language":"en","license":"Creative Commons Attribution-ShareAlike License","note":"Page Version ID: 1134584214","source":"Wikipedia","title":"Image compression","URL":"https://en.wikipedia.org/w/index.php?title=Image_compression&amp;oldid=1134584214","accessed":{"date-parts":[["2023",2,2]]},"issued":{"date-parts":[["2023",1,19]]}}}],"schema":"https://github.com/citation-style-language/schema/raw/master/csl-citation.json"} </w:instrText>
      </w:r>
      <w:r w:rsidR="00DE5914">
        <w:rPr>
          <w:rFonts w:eastAsia="Arial Unicode MS" w:cstheme="majorBidi"/>
        </w:rPr>
        <w:fldChar w:fldCharType="separate"/>
      </w:r>
      <w:r w:rsidR="00DE5914" w:rsidRPr="00DE5914">
        <w:t>(8)</w:t>
      </w:r>
      <w:r w:rsidR="00DE5914">
        <w:rPr>
          <w:rFonts w:eastAsia="Arial Unicode MS" w:cstheme="majorBidi"/>
        </w:rPr>
        <w:fldChar w:fldCharType="end"/>
      </w:r>
      <w:r w:rsidRPr="0006566A">
        <w:rPr>
          <w:rFonts w:eastAsia="Arial Unicode MS" w:cstheme="majorBidi"/>
        </w:rPr>
        <w:t>.</w:t>
      </w:r>
      <w:r w:rsidR="00DC3941" w:rsidRPr="0006566A">
        <w:rPr>
          <w:rFonts w:eastAsia="Arial Unicode MS" w:cstheme="majorBidi"/>
        </w:rPr>
        <w:t xml:space="preserve"> </w:t>
      </w:r>
    </w:p>
    <w:p w14:paraId="2B7C70D6" w14:textId="2D59A246" w:rsidR="00BA3B49" w:rsidRPr="00251271" w:rsidRDefault="00C02365">
      <w:pPr>
        <w:pStyle w:val="Rubrik1"/>
        <w:rPr>
          <w:rFonts w:ascii="FreeSerif" w:hAnsi="FreeSerif"/>
        </w:rPr>
      </w:pPr>
      <w:bookmarkStart w:id="4" w:name="_Toc126206813"/>
      <w:r w:rsidRPr="00251271">
        <w:rPr>
          <w:rFonts w:ascii="FreeSerif" w:hAnsi="FreeSerif"/>
        </w:rPr>
        <w:lastRenderedPageBreak/>
        <w:t>Metod</w:t>
      </w:r>
      <w:bookmarkEnd w:id="4"/>
    </w:p>
    <w:p w14:paraId="162233B0" w14:textId="05D67E27" w:rsidR="00193016" w:rsidRPr="00251271" w:rsidRDefault="00E00FD0" w:rsidP="00F415CF">
      <w:pPr>
        <w:pStyle w:val="Textbody"/>
        <w:rPr>
          <w:rFonts w:cstheme="majorBidi"/>
        </w:rPr>
      </w:pPr>
      <w:r>
        <w:rPr>
          <w:rFonts w:cstheme="majorBidi"/>
        </w:rPr>
        <w:t>Första steget i projektet blev att</w:t>
      </w:r>
      <w:r w:rsidR="00193016" w:rsidRPr="00251271">
        <w:rPr>
          <w:rFonts w:cstheme="majorBidi"/>
        </w:rPr>
        <w:t xml:space="preserve"> skapa en </w:t>
      </w:r>
      <w:r w:rsidR="00ED1053" w:rsidRPr="00251271">
        <w:rPr>
          <w:rFonts w:cstheme="majorBidi"/>
        </w:rPr>
        <w:t>sitemap</w:t>
      </w:r>
      <w:r w:rsidR="00193016" w:rsidRPr="00251271">
        <w:rPr>
          <w:rFonts w:cstheme="majorBidi"/>
        </w:rPr>
        <w:t xml:space="preserve">, som är en </w:t>
      </w:r>
      <w:r w:rsidR="00CF11AE" w:rsidRPr="00251271">
        <w:rPr>
          <w:rFonts w:cstheme="majorBidi"/>
        </w:rPr>
        <w:t>schematisk</w:t>
      </w:r>
      <w:r w:rsidR="00193016" w:rsidRPr="00251271">
        <w:rPr>
          <w:rFonts w:cstheme="majorBidi"/>
        </w:rPr>
        <w:t xml:space="preserve"> representation av webbplatsens struktur och organisation. </w:t>
      </w:r>
      <w:r w:rsidR="0008136A">
        <w:rPr>
          <w:rFonts w:cstheme="majorBidi"/>
        </w:rPr>
        <w:t xml:space="preserve">En </w:t>
      </w:r>
      <w:proofErr w:type="spellStart"/>
      <w:r w:rsidR="0008136A">
        <w:rPr>
          <w:rFonts w:cstheme="majorBidi"/>
        </w:rPr>
        <w:t>sitemap</w:t>
      </w:r>
      <w:proofErr w:type="spellEnd"/>
      <w:r w:rsidR="00193016" w:rsidRPr="00251271">
        <w:rPr>
          <w:rFonts w:cstheme="majorBidi"/>
        </w:rPr>
        <w:t xml:space="preserve"> inkluderar de olika sidorna och delarna av webbplatsen, </w:t>
      </w:r>
      <w:r w:rsidR="008439C7">
        <w:rPr>
          <w:rFonts w:cstheme="majorBidi"/>
        </w:rPr>
        <w:t>samt relationen</w:t>
      </w:r>
      <w:r w:rsidR="00193016" w:rsidRPr="00251271">
        <w:rPr>
          <w:rFonts w:cstheme="majorBidi"/>
        </w:rPr>
        <w:t xml:space="preserve"> mellan dem. En </w:t>
      </w:r>
      <w:r w:rsidR="00ED1053" w:rsidRPr="00251271">
        <w:rPr>
          <w:rFonts w:cstheme="majorBidi"/>
        </w:rPr>
        <w:t>sitemap</w:t>
      </w:r>
      <w:r w:rsidR="00193016" w:rsidRPr="00251271">
        <w:rPr>
          <w:rFonts w:cstheme="majorBidi"/>
        </w:rPr>
        <w:t xml:space="preserve"> är ett viktigt verktyg för att planera och organisera en </w:t>
      </w:r>
      <w:r w:rsidR="001650D4" w:rsidRPr="00251271">
        <w:rPr>
          <w:rFonts w:cstheme="majorBidi"/>
        </w:rPr>
        <w:t>webbplatsstruktur</w:t>
      </w:r>
      <w:r w:rsidR="00193016" w:rsidRPr="00251271">
        <w:rPr>
          <w:rFonts w:cstheme="majorBidi"/>
        </w:rPr>
        <w:t xml:space="preserve"> och säkerställ</w:t>
      </w:r>
      <w:r w:rsidR="00075F7B">
        <w:rPr>
          <w:rFonts w:cstheme="majorBidi"/>
        </w:rPr>
        <w:t xml:space="preserve">er </w:t>
      </w:r>
      <w:r w:rsidR="00193016" w:rsidRPr="00251271">
        <w:rPr>
          <w:rFonts w:cstheme="majorBidi"/>
        </w:rPr>
        <w:t xml:space="preserve">att den är välorganiserad och lätt att navigera för användarna. Miro, en digital whiteboard- och samarbetsverktyg, användes för att skapa </w:t>
      </w:r>
      <w:r w:rsidR="00ED1053" w:rsidRPr="00251271">
        <w:rPr>
          <w:rFonts w:cstheme="majorBidi"/>
        </w:rPr>
        <w:t xml:space="preserve">en </w:t>
      </w:r>
      <w:proofErr w:type="spellStart"/>
      <w:r w:rsidR="00ED1053" w:rsidRPr="00251271">
        <w:rPr>
          <w:rFonts w:cstheme="majorBidi"/>
        </w:rPr>
        <w:t>sitemap</w:t>
      </w:r>
      <w:proofErr w:type="spellEnd"/>
      <w:r w:rsidR="00193016" w:rsidRPr="00251271">
        <w:rPr>
          <w:rFonts w:cstheme="majorBidi"/>
        </w:rPr>
        <w:t xml:space="preserve"> i detta projekt</w:t>
      </w:r>
      <w:r w:rsidR="00F415CF">
        <w:rPr>
          <w:rFonts w:cstheme="majorBidi"/>
        </w:rPr>
        <w:t xml:space="preserve"> </w:t>
      </w:r>
      <w:r w:rsidR="00F415CF">
        <w:rPr>
          <w:rFonts w:cstheme="majorBidi"/>
        </w:rPr>
        <w:fldChar w:fldCharType="begin"/>
      </w:r>
      <w:r w:rsidR="00F415CF">
        <w:rPr>
          <w:rFonts w:cstheme="majorBidi"/>
        </w:rPr>
        <w:instrText xml:space="preserve"> ADDIN ZOTERO_ITEM CSL_CITATION {"citationID":"dSWik7Na","properties":{"formattedCitation":"(9)","plainCitation":"(9)","noteIndex":0},"citationItems":[{"id":189,"uris":["http://zotero.org/users/local/tN2bMeRp/items/7B93NUDH"],"itemData":{"id":189,"type":"webpage","abstract":"Learn more about us, what we stand for, and where we're going.","container-title":"https://miro.com/","language":"en-US","title":"About Miro | Meet the team | Our mission","URL":"https://miro.com/about/","accessed":{"date-parts":[["2023",2,2]]}}}],"schema":"https://github.com/citation-style-language/schema/raw/master/csl-citation.json"} </w:instrText>
      </w:r>
      <w:r w:rsidR="00F415CF">
        <w:rPr>
          <w:rFonts w:cstheme="majorBidi"/>
        </w:rPr>
        <w:fldChar w:fldCharType="separate"/>
      </w:r>
      <w:r w:rsidR="00F415CF" w:rsidRPr="00F415CF">
        <w:t>(9)</w:t>
      </w:r>
      <w:r w:rsidR="00F415CF">
        <w:rPr>
          <w:rFonts w:cstheme="majorBidi"/>
        </w:rPr>
        <w:fldChar w:fldCharType="end"/>
      </w:r>
      <w:r w:rsidR="00193016" w:rsidRPr="00251271">
        <w:rPr>
          <w:rFonts w:cstheme="majorBidi"/>
        </w:rPr>
        <w:t>.</w:t>
      </w:r>
    </w:p>
    <w:p w14:paraId="7508CA80" w14:textId="5160810B" w:rsidR="00193016" w:rsidRPr="00251271" w:rsidRDefault="00193016" w:rsidP="003B1636">
      <w:pPr>
        <w:pStyle w:val="Textbody"/>
        <w:rPr>
          <w:rFonts w:cstheme="majorBidi"/>
        </w:rPr>
      </w:pPr>
      <w:r w:rsidRPr="00251271">
        <w:rPr>
          <w:rFonts w:cstheme="majorBidi"/>
        </w:rPr>
        <w:t xml:space="preserve">Wireframes skapades sedan, som är en representation av layout, färger, positioner, typografi och andra designelement på webbplatsen. De ger en tydlig visuell </w:t>
      </w:r>
      <w:r w:rsidR="00763AC5">
        <w:rPr>
          <w:rFonts w:cstheme="majorBidi"/>
        </w:rPr>
        <w:t>beskrivning</w:t>
      </w:r>
      <w:r w:rsidRPr="00251271">
        <w:rPr>
          <w:rFonts w:cstheme="majorBidi"/>
        </w:rPr>
        <w:t xml:space="preserve"> av webbplatsens design och layout</w:t>
      </w:r>
      <w:r w:rsidR="00CF11AE" w:rsidRPr="00251271">
        <w:rPr>
          <w:rFonts w:cstheme="majorBidi"/>
        </w:rPr>
        <w:t xml:space="preserve">. Wireframes </w:t>
      </w:r>
      <w:r w:rsidRPr="00251271">
        <w:rPr>
          <w:rFonts w:cstheme="majorBidi"/>
        </w:rPr>
        <w:t xml:space="preserve">fungerar som vägledning för webbplatsens utveckling. Figma, ett populärt designverktyg som </w:t>
      </w:r>
      <w:r w:rsidR="008E7E10">
        <w:rPr>
          <w:rFonts w:cstheme="majorBidi"/>
        </w:rPr>
        <w:t xml:space="preserve">man kan använda för att </w:t>
      </w:r>
      <w:r w:rsidR="00EE06A8" w:rsidRPr="00251271">
        <w:rPr>
          <w:rFonts w:cstheme="majorBidi"/>
        </w:rPr>
        <w:t>skapa</w:t>
      </w:r>
      <w:r w:rsidR="00EE06A8">
        <w:rPr>
          <w:rFonts w:cstheme="majorBidi"/>
        </w:rPr>
        <w:t xml:space="preserve"> </w:t>
      </w:r>
      <w:r w:rsidR="00EE06A8" w:rsidRPr="00251271">
        <w:rPr>
          <w:rFonts w:cstheme="majorBidi"/>
        </w:rPr>
        <w:t>wireframes</w:t>
      </w:r>
      <w:r w:rsidR="000E5C25">
        <w:rPr>
          <w:rFonts w:cstheme="majorBidi"/>
        </w:rPr>
        <w:t xml:space="preserve"> samt </w:t>
      </w:r>
      <w:r w:rsidRPr="00251271">
        <w:rPr>
          <w:rFonts w:cstheme="majorBidi"/>
        </w:rPr>
        <w:t>prototyper</w:t>
      </w:r>
      <w:r w:rsidR="00CD0F43">
        <w:rPr>
          <w:rFonts w:cstheme="majorBidi"/>
        </w:rPr>
        <w:t xml:space="preserve"> och </w:t>
      </w:r>
      <w:r w:rsidRPr="00251271">
        <w:rPr>
          <w:rFonts w:cstheme="majorBidi"/>
        </w:rPr>
        <w:t xml:space="preserve"> användes </w:t>
      </w:r>
      <w:r w:rsidR="00CD0F43">
        <w:rPr>
          <w:rFonts w:cstheme="majorBidi"/>
        </w:rPr>
        <w:t xml:space="preserve">därför i det här projektet </w:t>
      </w:r>
      <w:r w:rsidR="005F2516">
        <w:rPr>
          <w:rFonts w:cstheme="majorBidi"/>
        </w:rPr>
        <w:t>för</w:t>
      </w:r>
      <w:r w:rsidR="00315232">
        <w:rPr>
          <w:rFonts w:cstheme="majorBidi"/>
        </w:rPr>
        <w:t xml:space="preserve"> den anledningen</w:t>
      </w:r>
      <w:r w:rsidR="003B1636">
        <w:rPr>
          <w:rFonts w:cstheme="majorBidi"/>
        </w:rPr>
        <w:t xml:space="preserve"> </w:t>
      </w:r>
      <w:r w:rsidR="003B1636">
        <w:rPr>
          <w:rFonts w:cstheme="majorBidi"/>
        </w:rPr>
        <w:fldChar w:fldCharType="begin"/>
      </w:r>
      <w:r w:rsidR="003B1636">
        <w:rPr>
          <w:rFonts w:cstheme="majorBidi"/>
        </w:rPr>
        <w:instrText xml:space="preserve"> ADDIN ZOTERO_ITEM CSL_CITATION {"citationID":"RoRimurh","properties":{"formattedCitation":"(10)","plainCitation":"(10)","noteIndex":0},"citationItems":[{"id":191,"uris":["http://zotero.org/users/local/tN2bMeRp/items/GJXHSSKZ"],"itemData":{"id":191,"type":"webpage","abstract":"The story of the web-based design tool</w:instrText>
      </w:r>
      <w:r w:rsidR="003B1636">
        <w:rPr>
          <w:rFonts w:cstheme="majorBidi" w:hint="cs"/>
        </w:rPr>
        <w:instrText>—</w:instrText>
      </w:r>
      <w:r w:rsidR="003B1636">
        <w:rPr>
          <w:rFonts w:cstheme="majorBidi"/>
        </w:rPr>
        <w:instrText xml:space="preserve">built to make design accessible to everyone.","container-title":"Figma","language":"en","title":"About Figma, the collaborative interface design tool.","URL":"https://www.figma.com/about/","accessed":{"date-parts":[["2023",2,2]]}}}],"schema":"https://github.com/citation-style-language/schema/raw/master/csl-citation.json"} </w:instrText>
      </w:r>
      <w:r w:rsidR="003B1636">
        <w:rPr>
          <w:rFonts w:cstheme="majorBidi"/>
        </w:rPr>
        <w:fldChar w:fldCharType="separate"/>
      </w:r>
      <w:r w:rsidR="003B1636" w:rsidRPr="003B1636">
        <w:t>(10)</w:t>
      </w:r>
      <w:r w:rsidR="003B1636">
        <w:rPr>
          <w:rFonts w:cstheme="majorBidi"/>
        </w:rPr>
        <w:fldChar w:fldCharType="end"/>
      </w:r>
      <w:r w:rsidR="00315232">
        <w:rPr>
          <w:rFonts w:cstheme="majorBidi"/>
        </w:rPr>
        <w:t>.</w:t>
      </w:r>
    </w:p>
    <w:p w14:paraId="53B51B23" w14:textId="52A8280C" w:rsidR="00193016" w:rsidRPr="00251271" w:rsidRDefault="00193016" w:rsidP="00193016">
      <w:pPr>
        <w:pStyle w:val="Textbody"/>
        <w:rPr>
          <w:rFonts w:cstheme="majorBidi"/>
        </w:rPr>
      </w:pPr>
      <w:r w:rsidRPr="00251271">
        <w:rPr>
          <w:rFonts w:cstheme="majorBidi"/>
        </w:rPr>
        <w:t xml:space="preserve">En moodboard skapades </w:t>
      </w:r>
      <w:r w:rsidR="00CF11AE" w:rsidRPr="00251271">
        <w:rPr>
          <w:rFonts w:cstheme="majorBidi"/>
        </w:rPr>
        <w:t>därefter</w:t>
      </w:r>
      <w:r w:rsidRPr="00251271">
        <w:rPr>
          <w:rFonts w:cstheme="majorBidi"/>
        </w:rPr>
        <w:t xml:space="preserve">, som är en samling bilder, färger, typsnitt och andra designelement som används för att </w:t>
      </w:r>
      <w:r w:rsidR="00CF11AE" w:rsidRPr="00251271">
        <w:rPr>
          <w:rFonts w:cstheme="majorBidi"/>
        </w:rPr>
        <w:t>beskriva</w:t>
      </w:r>
      <w:r w:rsidRPr="00251271">
        <w:rPr>
          <w:rFonts w:cstheme="majorBidi"/>
        </w:rPr>
        <w:t xml:space="preserve"> webbplatsens visuella identitet. Photoshop, </w:t>
      </w:r>
      <w:r w:rsidR="00FB4DF0" w:rsidRPr="00251271">
        <w:rPr>
          <w:rFonts w:cstheme="majorBidi"/>
        </w:rPr>
        <w:t>ett väl känt bildredigeringsprogram</w:t>
      </w:r>
      <w:r w:rsidRPr="00251271">
        <w:rPr>
          <w:rFonts w:cstheme="majorBidi"/>
        </w:rPr>
        <w:t>, användes för att skapa moodboard i detta projekt.</w:t>
      </w:r>
    </w:p>
    <w:p w14:paraId="3462F8E1" w14:textId="1D5B177D" w:rsidR="00193016" w:rsidRPr="00251271" w:rsidRDefault="00193016" w:rsidP="00193016">
      <w:pPr>
        <w:pStyle w:val="Textbody"/>
        <w:rPr>
          <w:rFonts w:cstheme="majorBidi"/>
        </w:rPr>
      </w:pPr>
      <w:r w:rsidRPr="00251271">
        <w:rPr>
          <w:rFonts w:cstheme="majorBidi"/>
        </w:rPr>
        <w:t xml:space="preserve">Det sista steget var att skapa en prototyp, som är en funktionell representation av webbplatsen. Det tillåter användare att testa webbplatsens funktionalitet och användbarhet innan </w:t>
      </w:r>
      <w:r w:rsidR="00A57D86">
        <w:rPr>
          <w:rFonts w:cstheme="majorBidi"/>
        </w:rPr>
        <w:t>kodningen börjar</w:t>
      </w:r>
      <w:r w:rsidRPr="00251271">
        <w:rPr>
          <w:rFonts w:cstheme="majorBidi"/>
        </w:rPr>
        <w:t xml:space="preserve">. </w:t>
      </w:r>
      <w:r w:rsidR="00DF4ABB" w:rsidRPr="00251271">
        <w:rPr>
          <w:rFonts w:cstheme="majorBidi"/>
        </w:rPr>
        <w:t>Figma användes</w:t>
      </w:r>
      <w:r w:rsidRPr="00251271">
        <w:rPr>
          <w:rFonts w:cstheme="majorBidi"/>
        </w:rPr>
        <w:t xml:space="preserve"> </w:t>
      </w:r>
      <w:r w:rsidR="00DF4ABB" w:rsidRPr="00251271">
        <w:rPr>
          <w:rFonts w:cstheme="majorBidi"/>
        </w:rPr>
        <w:t>här igen för att</w:t>
      </w:r>
      <w:r w:rsidRPr="00251271">
        <w:rPr>
          <w:rFonts w:cstheme="majorBidi"/>
        </w:rPr>
        <w:t xml:space="preserve"> skapa prototypen i detta projekt. </w:t>
      </w:r>
      <w:r w:rsidR="000863B9" w:rsidRPr="00251271">
        <w:rPr>
          <w:rFonts w:cstheme="majorBidi"/>
        </w:rPr>
        <w:t>Figma</w:t>
      </w:r>
      <w:r w:rsidRPr="00251271">
        <w:rPr>
          <w:rFonts w:cstheme="majorBidi"/>
        </w:rPr>
        <w:t xml:space="preserve"> möjliggör skapandet av interaktiva wireframes och testning av användarflödet på webbplatsen, vilket säkerställer att webbplatsen är användarvänlig och lätt att navigera innan </w:t>
      </w:r>
      <w:r w:rsidR="005B1882" w:rsidRPr="00251271">
        <w:rPr>
          <w:rFonts w:cstheme="majorBidi"/>
        </w:rPr>
        <w:t>man</w:t>
      </w:r>
      <w:r w:rsidRPr="00251271">
        <w:rPr>
          <w:rFonts w:cstheme="majorBidi"/>
        </w:rPr>
        <w:t xml:space="preserve"> går vidare till utvecklingsstadiet.</w:t>
      </w:r>
    </w:p>
    <w:p w14:paraId="1CB44338" w14:textId="661EAE5E" w:rsidR="00193016" w:rsidRPr="00251271" w:rsidRDefault="003A58A4" w:rsidP="00193016">
      <w:pPr>
        <w:pStyle w:val="Textbody"/>
        <w:rPr>
          <w:rFonts w:cstheme="majorBidi"/>
        </w:rPr>
      </w:pPr>
      <w:r>
        <w:rPr>
          <w:rFonts w:cstheme="majorBidi"/>
        </w:rPr>
        <w:t>När</w:t>
      </w:r>
      <w:r w:rsidR="00193016" w:rsidRPr="00251271">
        <w:rPr>
          <w:rFonts w:cstheme="majorBidi"/>
        </w:rPr>
        <w:t xml:space="preserve"> prototypen </w:t>
      </w:r>
      <w:r>
        <w:rPr>
          <w:rFonts w:cstheme="majorBidi"/>
        </w:rPr>
        <w:t>var klar, så gick man över till</w:t>
      </w:r>
      <w:r w:rsidR="00193016" w:rsidRPr="00251271">
        <w:rPr>
          <w:rFonts w:cstheme="majorBidi"/>
        </w:rPr>
        <w:t xml:space="preserve"> utvecklingsprocessen </w:t>
      </w:r>
      <w:r w:rsidR="002A390E" w:rsidRPr="00251271">
        <w:rPr>
          <w:rFonts w:cstheme="majorBidi"/>
        </w:rPr>
        <w:t>av</w:t>
      </w:r>
      <w:r w:rsidR="00193016" w:rsidRPr="00251271">
        <w:rPr>
          <w:rFonts w:cstheme="majorBidi"/>
        </w:rPr>
        <w:t xml:space="preserve"> webbplatsen </w:t>
      </w:r>
      <w:r w:rsidR="002A390E" w:rsidRPr="00251271">
        <w:rPr>
          <w:rFonts w:cstheme="majorBidi"/>
        </w:rPr>
        <w:t xml:space="preserve">med </w:t>
      </w:r>
      <w:r w:rsidR="00CA48A1" w:rsidRPr="00251271">
        <w:rPr>
          <w:rFonts w:cstheme="majorBidi"/>
        </w:rPr>
        <w:t>att hj</w:t>
      </w:r>
      <w:r w:rsidR="00CA48A1" w:rsidRPr="00251271">
        <w:rPr>
          <w:rFonts w:cstheme="majorBidi" w:hint="cs"/>
        </w:rPr>
        <w:t>ä</w:t>
      </w:r>
      <w:r w:rsidR="00CA48A1" w:rsidRPr="00251271">
        <w:rPr>
          <w:rFonts w:cstheme="majorBidi"/>
        </w:rPr>
        <w:t>lpa</w:t>
      </w:r>
      <w:r w:rsidR="002A390E" w:rsidRPr="00251271">
        <w:rPr>
          <w:rFonts w:cstheme="majorBidi"/>
        </w:rPr>
        <w:t xml:space="preserve"> av</w:t>
      </w:r>
      <w:r w:rsidR="00193016" w:rsidRPr="00251271">
        <w:rPr>
          <w:rFonts w:cstheme="majorBidi"/>
        </w:rPr>
        <w:t xml:space="preserve"> HTML, CSS och JavaScript. Webbplatsens design och layout </w:t>
      </w:r>
      <w:r w:rsidR="00391586">
        <w:rPr>
          <w:rFonts w:cstheme="majorBidi"/>
        </w:rPr>
        <w:t>följde riktlinjerna</w:t>
      </w:r>
      <w:r w:rsidR="00193016" w:rsidRPr="00251271">
        <w:rPr>
          <w:rFonts w:cstheme="majorBidi"/>
        </w:rPr>
        <w:t xml:space="preserve"> från prototypen, </w:t>
      </w:r>
      <w:proofErr w:type="spellStart"/>
      <w:r w:rsidR="00193016" w:rsidRPr="00251271">
        <w:rPr>
          <w:rFonts w:cstheme="majorBidi"/>
        </w:rPr>
        <w:t>moodboarden</w:t>
      </w:r>
      <w:proofErr w:type="spellEnd"/>
      <w:r w:rsidR="00193016" w:rsidRPr="00251271">
        <w:rPr>
          <w:rFonts w:cstheme="majorBidi"/>
        </w:rPr>
        <w:t xml:space="preserve"> och </w:t>
      </w:r>
      <w:proofErr w:type="spellStart"/>
      <w:r w:rsidR="00ED1053" w:rsidRPr="00251271">
        <w:rPr>
          <w:rFonts w:cstheme="majorBidi"/>
        </w:rPr>
        <w:t>sitemap</w:t>
      </w:r>
      <w:proofErr w:type="spellEnd"/>
      <w:r w:rsidR="00193016" w:rsidRPr="00251271">
        <w:rPr>
          <w:rFonts w:cstheme="majorBidi"/>
        </w:rPr>
        <w:t xml:space="preserve"> som </w:t>
      </w:r>
      <w:r w:rsidR="00E402D5">
        <w:rPr>
          <w:rFonts w:cstheme="majorBidi"/>
        </w:rPr>
        <w:t xml:space="preserve">hade </w:t>
      </w:r>
      <w:r w:rsidR="00193016" w:rsidRPr="00251271">
        <w:rPr>
          <w:rFonts w:cstheme="majorBidi"/>
        </w:rPr>
        <w:t>skapats</w:t>
      </w:r>
      <w:r w:rsidR="00E402D5">
        <w:rPr>
          <w:rFonts w:cstheme="majorBidi"/>
        </w:rPr>
        <w:t xml:space="preserve"> </w:t>
      </w:r>
      <w:proofErr w:type="spellStart"/>
      <w:r w:rsidR="00E402D5">
        <w:rPr>
          <w:rFonts w:cstheme="majorBidi"/>
        </w:rPr>
        <w:t>inann</w:t>
      </w:r>
      <w:proofErr w:type="spellEnd"/>
      <w:r w:rsidR="00193016" w:rsidRPr="00251271">
        <w:rPr>
          <w:rFonts w:cstheme="majorBidi"/>
        </w:rPr>
        <w:t xml:space="preserve">. Webbplatsen </w:t>
      </w:r>
      <w:r w:rsidR="001E3667" w:rsidRPr="00251271">
        <w:rPr>
          <w:rFonts w:cstheme="majorBidi"/>
        </w:rPr>
        <w:t>blev</w:t>
      </w:r>
      <w:r w:rsidR="00193016" w:rsidRPr="00251271">
        <w:rPr>
          <w:rFonts w:cstheme="majorBidi"/>
        </w:rPr>
        <w:t xml:space="preserve"> designad för att vara responsiv</w:t>
      </w:r>
      <w:r w:rsidR="00FA4F78">
        <w:rPr>
          <w:rFonts w:cstheme="majorBidi"/>
        </w:rPr>
        <w:t xml:space="preserve"> och </w:t>
      </w:r>
      <w:r w:rsidR="001E3667" w:rsidRPr="00251271">
        <w:rPr>
          <w:rFonts w:cstheme="majorBidi"/>
        </w:rPr>
        <w:t xml:space="preserve">kunna </w:t>
      </w:r>
      <w:r w:rsidR="00193016" w:rsidRPr="00251271">
        <w:rPr>
          <w:rFonts w:cstheme="majorBidi"/>
        </w:rPr>
        <w:t xml:space="preserve">anpassa sig till olika skärmstorlekar och enheter, vilket gör den mer tillgänglig. Webbplatsen innehöll både stillbilder och rörligt material som video. </w:t>
      </w:r>
    </w:p>
    <w:p w14:paraId="62B330D1" w14:textId="535F15C9" w:rsidR="00193016" w:rsidRPr="00251271" w:rsidRDefault="00881352" w:rsidP="008E2D1E">
      <w:pPr>
        <w:pStyle w:val="Textbody"/>
        <w:rPr>
          <w:rFonts w:cstheme="majorBidi"/>
        </w:rPr>
      </w:pPr>
      <w:r>
        <w:rPr>
          <w:rFonts w:cstheme="majorBidi"/>
        </w:rPr>
        <w:t>Microsoft</w:t>
      </w:r>
      <w:r w:rsidR="00E95A6D" w:rsidRPr="00251271">
        <w:rPr>
          <w:rFonts w:cstheme="majorBidi"/>
        </w:rPr>
        <w:t xml:space="preserve"> </w:t>
      </w:r>
      <w:r>
        <w:rPr>
          <w:rFonts w:cstheme="majorBidi"/>
        </w:rPr>
        <w:t>Video Editor</w:t>
      </w:r>
      <w:r w:rsidR="00E95A6D" w:rsidRPr="00251271">
        <w:rPr>
          <w:rFonts w:cstheme="majorBidi"/>
        </w:rPr>
        <w:t xml:space="preserve"> utnyttjades för att redigera video</w:t>
      </w:r>
      <w:r w:rsidR="00E95A6D">
        <w:rPr>
          <w:rFonts w:cstheme="majorBidi"/>
        </w:rPr>
        <w:t xml:space="preserve">element. </w:t>
      </w:r>
      <w:r w:rsidR="00F2070F" w:rsidRPr="00251271">
        <w:rPr>
          <w:rFonts w:cstheme="majorBidi"/>
        </w:rPr>
        <w:t>Slutligen</w:t>
      </w:r>
      <w:r w:rsidR="00193016" w:rsidRPr="00251271">
        <w:rPr>
          <w:rFonts w:cstheme="majorBidi"/>
        </w:rPr>
        <w:t xml:space="preserve"> användes bildkomprimeringsverktyg som Squoosh för att optimera bilderna för webben, detta bidrog till att minska storleken på bilderna utan att kompromissa med kvaliteten och resulterade i snabbare laddningstider</w:t>
      </w:r>
      <w:r w:rsidR="008E2D1E">
        <w:rPr>
          <w:rFonts w:cstheme="majorBidi"/>
        </w:rPr>
        <w:t xml:space="preserve"> </w:t>
      </w:r>
      <w:r w:rsidR="008E2D1E">
        <w:rPr>
          <w:rFonts w:cstheme="majorBidi"/>
        </w:rPr>
        <w:fldChar w:fldCharType="begin"/>
      </w:r>
      <w:r w:rsidR="008E2D1E">
        <w:rPr>
          <w:rFonts w:cstheme="majorBidi"/>
        </w:rPr>
        <w:instrText xml:space="preserve"> ADDIN ZOTERO_ITEM CSL_CITATION {"citationID":"L3VeZrSf","properties":{"formattedCitation":"(11)","plainCitation":"(11)","noteIndex":0},"citationItems":[{"id":89,"uris":["http://zotero.org/users/local/tN2bMeRp/items/UG5SE4JD"],"itemData":{"id":89,"type":"software","abstract":"Make images smaller using best-in-class codecs, right in the browser.","genre":"TypeScript","license":"Apache-2.0","note":"original-date: 2018-03-07T22:42:03Z","publisher":"GoogleChromeLabs","source":"GitHub","title":"Squoosh!","URL":"https://github.com/GoogleChromeLabs/squoosh","accessed":{"date-parts":[["2021",12,2]]},"issued":{"date-parts":[["2021",12,2]]}}}],"schema":"https://github.com/citation-style-language/schema/raw/master/csl-citation.json"} </w:instrText>
      </w:r>
      <w:r w:rsidR="008E2D1E">
        <w:rPr>
          <w:rFonts w:cstheme="majorBidi"/>
        </w:rPr>
        <w:fldChar w:fldCharType="separate"/>
      </w:r>
      <w:r w:rsidR="008E2D1E" w:rsidRPr="008E2D1E">
        <w:t>(11)</w:t>
      </w:r>
      <w:r w:rsidR="008E2D1E">
        <w:rPr>
          <w:rFonts w:cstheme="majorBidi"/>
        </w:rPr>
        <w:fldChar w:fldCharType="end"/>
      </w:r>
      <w:r w:rsidR="00193016" w:rsidRPr="00251271">
        <w:rPr>
          <w:rFonts w:cstheme="majorBidi"/>
        </w:rPr>
        <w:t>.</w:t>
      </w:r>
      <w:r w:rsidR="00C04BBB" w:rsidRPr="00251271">
        <w:rPr>
          <w:rFonts w:cstheme="majorBidi"/>
        </w:rPr>
        <w:t xml:space="preserve"> </w:t>
      </w:r>
    </w:p>
    <w:p w14:paraId="609027F2" w14:textId="3A3FEBC3" w:rsidR="00BA3B49" w:rsidRDefault="00C02365">
      <w:pPr>
        <w:pStyle w:val="Rubrik1"/>
        <w:rPr>
          <w:rFonts w:ascii="FreeSerif" w:hAnsi="FreeSerif"/>
        </w:rPr>
      </w:pPr>
      <w:bookmarkStart w:id="5" w:name="_Toc126206814"/>
      <w:r w:rsidRPr="00251271">
        <w:rPr>
          <w:rFonts w:ascii="FreeSerif" w:hAnsi="FreeSerif"/>
        </w:rPr>
        <w:lastRenderedPageBreak/>
        <w:t>Konstruktion</w:t>
      </w:r>
      <w:bookmarkEnd w:id="5"/>
    </w:p>
    <w:p w14:paraId="47C4A5FF" w14:textId="58B3B515" w:rsidR="00A57D66" w:rsidRDefault="00044569" w:rsidP="001A78CE">
      <w:pPr>
        <w:pStyle w:val="Rubrik2"/>
      </w:pPr>
      <w:bookmarkStart w:id="6" w:name="_Toc126206815"/>
      <w:r>
        <w:t>Webbdesign verktyg</w:t>
      </w:r>
      <w:r w:rsidR="001A78CE">
        <w:t xml:space="preserve"> – planering och prototyp</w:t>
      </w:r>
      <w:bookmarkEnd w:id="6"/>
      <w:r w:rsidR="009652AC">
        <w:br/>
      </w:r>
    </w:p>
    <w:p w14:paraId="1309C43D" w14:textId="39E31BF1" w:rsidR="001A78CE" w:rsidRDefault="001A78CE" w:rsidP="001A78CE">
      <w:pPr>
        <w:pStyle w:val="Rubrik3"/>
      </w:pPr>
      <w:bookmarkStart w:id="7" w:name="_Toc126206816"/>
      <w:r>
        <w:t>Sitemap</w:t>
      </w:r>
      <w:bookmarkEnd w:id="7"/>
    </w:p>
    <w:p w14:paraId="27CC8C82" w14:textId="442CE510" w:rsidR="00D92684" w:rsidRDefault="00EA5BCE" w:rsidP="00AE79B6">
      <w:pPr>
        <w:pStyle w:val="Textbody"/>
      </w:pPr>
      <w:r>
        <w:t xml:space="preserve">Miro användes för att skapa en </w:t>
      </w:r>
      <w:proofErr w:type="spellStart"/>
      <w:r w:rsidR="00DC3463">
        <w:t>sitemap</w:t>
      </w:r>
      <w:proofErr w:type="spellEnd"/>
      <w:r>
        <w:t xml:space="preserve"> för projektet. Baserat på den informationen om webbplatsen skapades klisterlappar som representerar varje sida eller funktion.</w:t>
      </w:r>
      <w:r w:rsidR="00431B19">
        <w:t xml:space="preserve"> Illustrationen </w:t>
      </w:r>
      <w:r w:rsidR="00690E05">
        <w:t>.</w:t>
      </w:r>
      <w:r w:rsidR="00431B19">
        <w:t xml:space="preserve">1 </w:t>
      </w:r>
      <w:proofErr w:type="gramStart"/>
      <w:r w:rsidR="00431B19">
        <w:t xml:space="preserve">visar </w:t>
      </w:r>
      <w:r>
        <w:t xml:space="preserve"> </w:t>
      </w:r>
      <w:r w:rsidR="00431B19">
        <w:t>hur</w:t>
      </w:r>
      <w:proofErr w:type="gramEnd"/>
      <w:r w:rsidR="00431B19">
        <w:t xml:space="preserve"> d</w:t>
      </w:r>
      <w:r>
        <w:t xml:space="preserve">essa klisterlappar organiserades sedan på Miro-tavlan för att visa den hierarkiska strukturen på webbplatsen, med huvudsidorna överst och undersidor som förgrenar sig från dem. </w:t>
      </w:r>
      <w:r w:rsidR="00431B19">
        <w:t>K</w:t>
      </w:r>
      <w:r>
        <w:t>opplingar mellan sidorna</w:t>
      </w:r>
      <w:r w:rsidR="00431B19">
        <w:t xml:space="preserve"> definierandes</w:t>
      </w:r>
      <w:r>
        <w:t xml:space="preserve"> för att visa länkarna mellan dem.</w:t>
      </w:r>
      <w:r>
        <w:t xml:space="preserve"> </w:t>
      </w:r>
      <w:r>
        <w:t xml:space="preserve">Utöver den grundläggande layouten på webbplatsen lades annan information till </w:t>
      </w:r>
      <w:proofErr w:type="spellStart"/>
      <w:r w:rsidR="00AE79B6">
        <w:t>sitemapen</w:t>
      </w:r>
      <w:proofErr w:type="spellEnd"/>
      <w:r w:rsidR="00AE79B6">
        <w:t>.</w:t>
      </w:r>
      <w:r>
        <w:t xml:space="preserve"> </w:t>
      </w:r>
    </w:p>
    <w:p w14:paraId="1EE8B570" w14:textId="2CBB714D" w:rsidR="00690E05" w:rsidRDefault="00951FEA" w:rsidP="002643BE">
      <w:pPr>
        <w:pStyle w:val="Textbody"/>
        <w:rPr>
          <w:i/>
          <w:iCs/>
        </w:rPr>
      </w:pPr>
      <w:r>
        <w:rPr>
          <w:noProof/>
        </w:rPr>
        <w:drawing>
          <wp:inline distT="0" distB="0" distL="0" distR="0" wp14:anchorId="54AA538E" wp14:editId="4C1D5BBF">
            <wp:extent cx="4893310" cy="2171700"/>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93310" cy="2171700"/>
                    </a:xfrm>
                    <a:prstGeom prst="rect">
                      <a:avLst/>
                    </a:prstGeom>
                    <a:noFill/>
                    <a:ln>
                      <a:noFill/>
                    </a:ln>
                  </pic:spPr>
                </pic:pic>
              </a:graphicData>
            </a:graphic>
          </wp:inline>
        </w:drawing>
      </w:r>
      <w:r w:rsidRPr="00951FEA">
        <w:rPr>
          <w:i/>
          <w:iCs/>
        </w:rPr>
        <w:t>Illustration 1. Sitemap skapad med Miro</w:t>
      </w:r>
    </w:p>
    <w:p w14:paraId="2DF66C8B" w14:textId="77777777" w:rsidR="002643BE" w:rsidRDefault="002643BE" w:rsidP="002643BE">
      <w:pPr>
        <w:pStyle w:val="Textbody"/>
        <w:rPr>
          <w:i/>
          <w:iCs/>
        </w:rPr>
      </w:pPr>
    </w:p>
    <w:p w14:paraId="7BBE0DC2" w14:textId="400903AD" w:rsidR="00690E05" w:rsidRPr="00690E05" w:rsidRDefault="00690E05" w:rsidP="00690E05">
      <w:pPr>
        <w:pStyle w:val="Rubrik3"/>
      </w:pPr>
      <w:bookmarkStart w:id="8" w:name="_Toc126206817"/>
      <w:r>
        <w:t>Wireframes</w:t>
      </w:r>
      <w:bookmarkEnd w:id="8"/>
    </w:p>
    <w:p w14:paraId="21DBCAFE" w14:textId="5358154C" w:rsidR="008077D6" w:rsidRDefault="002E55E5" w:rsidP="009632C0">
      <w:pPr>
        <w:pStyle w:val="Textbody"/>
      </w:pPr>
      <w:r w:rsidRPr="002E55E5">
        <w:t xml:space="preserve">Figma </w:t>
      </w:r>
      <w:r>
        <w:t xml:space="preserve">var </w:t>
      </w:r>
      <w:r w:rsidRPr="002E55E5">
        <w:t xml:space="preserve">designverktyg som användes för att skapa wireframes för webbplatsen baserat på </w:t>
      </w:r>
      <w:r>
        <w:t xml:space="preserve">föregående </w:t>
      </w:r>
      <w:r w:rsidRPr="002E55E5">
        <w:t>sitemap. Det första steget var att importera sitemap till Figma, vilket gjordes genom att skapa ett nytt projekt</w:t>
      </w:r>
      <w:r w:rsidR="00AE0966">
        <w:t xml:space="preserve"> och importera sitemapen som en bild. </w:t>
      </w:r>
      <w:r w:rsidRPr="002E55E5">
        <w:t xml:space="preserve">När </w:t>
      </w:r>
      <w:r w:rsidR="00AE0966">
        <w:t>Sitemapen</w:t>
      </w:r>
      <w:r w:rsidRPr="002E55E5">
        <w:t xml:space="preserve"> väl importerades fungerade den som grund för att skapa wireframes. Med hjälp av de olika funktionerna i </w:t>
      </w:r>
      <w:proofErr w:type="spellStart"/>
      <w:r w:rsidRPr="002E55E5">
        <w:t>Figma</w:t>
      </w:r>
      <w:proofErr w:type="spellEnd"/>
      <w:r w:rsidRPr="002E55E5">
        <w:t xml:space="preserve"> skapades en </w:t>
      </w:r>
      <w:proofErr w:type="spellStart"/>
      <w:r w:rsidRPr="002E55E5">
        <w:t>wireframe</w:t>
      </w:r>
      <w:proofErr w:type="spellEnd"/>
      <w:r w:rsidRPr="002E55E5">
        <w:t xml:space="preserve"> för varje sida på webbplats</w:t>
      </w:r>
      <w:r w:rsidR="003F4693">
        <w:t>.</w:t>
      </w:r>
      <w:r w:rsidRPr="002E55E5">
        <w:t xml:space="preserve"> </w:t>
      </w:r>
      <w:r w:rsidR="00FB6B06">
        <w:t>Bilaga</w:t>
      </w:r>
      <w:r w:rsidR="003F4693">
        <w:t xml:space="preserve"> .</w:t>
      </w:r>
      <w:r w:rsidR="00FB6B06">
        <w:t>1</w:t>
      </w:r>
      <w:r w:rsidR="003F4693">
        <w:t xml:space="preserve"> beskriver den färdiga w</w:t>
      </w:r>
      <w:r w:rsidRPr="002E55E5">
        <w:t>ireframe</w:t>
      </w:r>
      <w:r w:rsidR="003F4693">
        <w:t>s som</w:t>
      </w:r>
      <w:r w:rsidRPr="002E55E5">
        <w:t xml:space="preserve"> skapades för att representera layouten, hierarkin och strukturen på webbplatsen, inklusive placeringen av bilder, text och knappar. </w:t>
      </w:r>
      <w:r w:rsidR="006E4766">
        <w:t>Slutligen kunde webbsidan med hjälp av wireframes</w:t>
      </w:r>
      <w:r w:rsidRPr="002E55E5">
        <w:t xml:space="preserve"> visualisera </w:t>
      </w:r>
      <w:r w:rsidR="00D148C8">
        <w:t>webbplatse</w:t>
      </w:r>
      <w:r w:rsidR="00FF3CAB">
        <w:t>n</w:t>
      </w:r>
      <w:r w:rsidRPr="002E55E5">
        <w:t xml:space="preserve"> </w:t>
      </w:r>
      <w:r w:rsidR="00E92D0D">
        <w:t>och dess navigering.</w:t>
      </w:r>
    </w:p>
    <w:p w14:paraId="6B82F002" w14:textId="77777777" w:rsidR="00CA27F9" w:rsidRDefault="00CA27F9" w:rsidP="009632C0">
      <w:pPr>
        <w:pStyle w:val="Textbody"/>
      </w:pPr>
    </w:p>
    <w:p w14:paraId="63A1DAC8" w14:textId="0725A140" w:rsidR="00A57D66" w:rsidRDefault="00F673A3" w:rsidP="00BF453A">
      <w:pPr>
        <w:pStyle w:val="Rubrik3"/>
      </w:pPr>
      <w:bookmarkStart w:id="9" w:name="_Toc126206818"/>
      <w:proofErr w:type="spellStart"/>
      <w:r>
        <w:lastRenderedPageBreak/>
        <w:t>Moodboard</w:t>
      </w:r>
      <w:bookmarkEnd w:id="9"/>
      <w:proofErr w:type="spellEnd"/>
    </w:p>
    <w:p w14:paraId="109D56D7" w14:textId="1968D281" w:rsidR="004D5756" w:rsidRDefault="00BF453A" w:rsidP="00E86FFB">
      <w:pPr>
        <w:pStyle w:val="Textbody"/>
      </w:pPr>
      <w:proofErr w:type="spellStart"/>
      <w:r w:rsidRPr="00BF453A">
        <w:t>Figma</w:t>
      </w:r>
      <w:proofErr w:type="spellEnd"/>
      <w:r w:rsidRPr="00BF453A">
        <w:t xml:space="preserve"> användes för att skapa en </w:t>
      </w:r>
      <w:proofErr w:type="spellStart"/>
      <w:r w:rsidRPr="00BF453A">
        <w:t>moodboard</w:t>
      </w:r>
      <w:proofErr w:type="spellEnd"/>
      <w:r w:rsidRPr="00BF453A">
        <w:t xml:space="preserve"> för webbplatsen. En färgpalett från </w:t>
      </w:r>
      <w:proofErr w:type="spellStart"/>
      <w:r w:rsidR="001F4FC7">
        <w:t>C</w:t>
      </w:r>
      <w:r w:rsidRPr="00BF453A">
        <w:t>olourhunt</w:t>
      </w:r>
      <w:proofErr w:type="spellEnd"/>
      <w:r w:rsidR="001F4FC7">
        <w:t xml:space="preserve"> </w:t>
      </w:r>
      <w:r w:rsidR="00E86FFB">
        <w:fldChar w:fldCharType="begin"/>
      </w:r>
      <w:r w:rsidR="00E86FFB">
        <w:instrText xml:space="preserve"> ADDIN ZOTERO_ITEM CSL_CITATION {"citationID":"kWxP11gx","properties":{"formattedCitation":"(12)","plainCitation":"(12)","noteIndex":0},"citationItems":[{"id":194,"uris":["http://zotero.org/users/local/tN2bMeRp/items/XS5V2USY"],"itemData":{"id":194,"type":"webpage","abstract":"Discover the newest hand-picked color palettes of Color Hunt. Get color inspiration for your design and art projects.","language":"en","title":"Color Palettes for Designers and Artists - Color Hunt","URL":"https://colorhunt.co/about","accessed":{"date-parts":[["2023",2,2]]}}}],"schema":"https://github.com/citation-style-language/schema/raw/master/csl-citation.json"} </w:instrText>
      </w:r>
      <w:r w:rsidR="00E86FFB">
        <w:fldChar w:fldCharType="separate"/>
      </w:r>
      <w:r w:rsidR="00E86FFB" w:rsidRPr="00E86FFB">
        <w:t>(12)</w:t>
      </w:r>
      <w:r w:rsidR="00E86FFB">
        <w:fldChar w:fldCharType="end"/>
      </w:r>
      <w:r w:rsidRPr="00BF453A">
        <w:t xml:space="preserve"> valdes och teckensnittet Poppins från Google användes för texten. Logotypen för webbplatsen laddades ner från </w:t>
      </w:r>
      <w:proofErr w:type="spellStart"/>
      <w:r w:rsidRPr="00BF453A">
        <w:t>Freepik</w:t>
      </w:r>
      <w:proofErr w:type="spellEnd"/>
      <w:r w:rsidRPr="00BF453A">
        <w:t xml:space="preserve">. </w:t>
      </w:r>
      <w:proofErr w:type="spellStart"/>
      <w:r w:rsidRPr="00BF453A">
        <w:t>Moodboarden</w:t>
      </w:r>
      <w:proofErr w:type="spellEnd"/>
      <w:r w:rsidRPr="00BF453A">
        <w:t xml:space="preserve"> skapades genom att arrangera färgpaletten, typsnittet och logotypen på ett visuellt tilltalande sätt. </w:t>
      </w:r>
      <w:r>
        <w:t>Illustration .3 visar</w:t>
      </w:r>
      <w:r w:rsidRPr="00BF453A">
        <w:t xml:space="preserve"> </w:t>
      </w:r>
      <w:proofErr w:type="spellStart"/>
      <w:r>
        <w:t>m</w:t>
      </w:r>
      <w:r w:rsidRPr="00BF453A">
        <w:t>oodboarden</w:t>
      </w:r>
      <w:proofErr w:type="spellEnd"/>
      <w:r>
        <w:t xml:space="preserve"> som skapades för att sedan kunna</w:t>
      </w:r>
      <w:r w:rsidRPr="00BF453A">
        <w:t xml:space="preserve"> användes som en referens under hela designprocessen för att säkerställa att utseendet och känslan av webbplat</w:t>
      </w:r>
      <w:r w:rsidR="007C305C">
        <w:t>sen är gemensam på alla sidor.</w:t>
      </w:r>
    </w:p>
    <w:p w14:paraId="03FB23B1" w14:textId="77777777" w:rsidR="004D5756" w:rsidRDefault="004D5756" w:rsidP="004D5756">
      <w:pPr>
        <w:pStyle w:val="Textbody"/>
      </w:pPr>
    </w:p>
    <w:p w14:paraId="25112C26" w14:textId="7F192DB3" w:rsidR="00A57D66" w:rsidRDefault="004B0984" w:rsidP="004D5756">
      <w:pPr>
        <w:pStyle w:val="Textbody"/>
      </w:pPr>
      <w:r>
        <w:rPr>
          <w:noProof/>
        </w:rPr>
        <w:drawing>
          <wp:inline distT="0" distB="0" distL="0" distR="0" wp14:anchorId="1E1705A2" wp14:editId="3DE7A825">
            <wp:extent cx="4886325" cy="3664585"/>
            <wp:effectExtent l="0" t="0" r="0" b="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86325" cy="3664585"/>
                    </a:xfrm>
                    <a:prstGeom prst="rect">
                      <a:avLst/>
                    </a:prstGeom>
                    <a:noFill/>
                    <a:ln>
                      <a:noFill/>
                    </a:ln>
                  </pic:spPr>
                </pic:pic>
              </a:graphicData>
            </a:graphic>
          </wp:inline>
        </w:drawing>
      </w:r>
    </w:p>
    <w:p w14:paraId="62436D75" w14:textId="0D702FC3" w:rsidR="00CB5C64" w:rsidRDefault="00225D5C" w:rsidP="004D5756">
      <w:pPr>
        <w:pStyle w:val="Textbody"/>
        <w:rPr>
          <w:i/>
          <w:iCs/>
        </w:rPr>
      </w:pPr>
      <w:r w:rsidRPr="00225D5C">
        <w:rPr>
          <w:i/>
          <w:iCs/>
        </w:rPr>
        <w:t>Illustration .</w:t>
      </w:r>
      <w:r w:rsidR="00087BC2">
        <w:rPr>
          <w:i/>
          <w:iCs/>
        </w:rPr>
        <w:t>2</w:t>
      </w:r>
      <w:r w:rsidRPr="00225D5C">
        <w:rPr>
          <w:i/>
          <w:iCs/>
        </w:rPr>
        <w:t xml:space="preserve"> </w:t>
      </w:r>
      <w:proofErr w:type="spellStart"/>
      <w:r w:rsidRPr="00225D5C">
        <w:rPr>
          <w:i/>
          <w:iCs/>
        </w:rPr>
        <w:t>Moodboard</w:t>
      </w:r>
      <w:proofErr w:type="spellEnd"/>
      <w:r w:rsidRPr="00225D5C">
        <w:rPr>
          <w:i/>
          <w:iCs/>
        </w:rPr>
        <w:t xml:space="preserve"> som skapades med </w:t>
      </w:r>
      <w:proofErr w:type="spellStart"/>
      <w:r w:rsidRPr="00225D5C">
        <w:rPr>
          <w:i/>
          <w:iCs/>
        </w:rPr>
        <w:t>Figma</w:t>
      </w:r>
      <w:proofErr w:type="spellEnd"/>
    </w:p>
    <w:p w14:paraId="23E4F5F4" w14:textId="77777777" w:rsidR="004D5756" w:rsidRDefault="004D5756" w:rsidP="004D5756">
      <w:pPr>
        <w:pStyle w:val="Textbody"/>
        <w:rPr>
          <w:i/>
          <w:iCs/>
        </w:rPr>
      </w:pPr>
    </w:p>
    <w:p w14:paraId="2AA95BF7" w14:textId="7CA886BF" w:rsidR="00EF3F92" w:rsidRPr="00FB1DBA" w:rsidRDefault="00B33131" w:rsidP="00B33131">
      <w:pPr>
        <w:pStyle w:val="Rubrik3"/>
      </w:pPr>
      <w:bookmarkStart w:id="10" w:name="_Toc126206819"/>
      <w:r>
        <w:t>Prototyp</w:t>
      </w:r>
      <w:bookmarkEnd w:id="10"/>
    </w:p>
    <w:p w14:paraId="47EA46BB" w14:textId="1BAEF56E" w:rsidR="00615D01" w:rsidRDefault="00FF4B3E" w:rsidP="009B6401">
      <w:pPr>
        <w:pStyle w:val="Textbody"/>
      </w:pPr>
      <w:proofErr w:type="spellStart"/>
      <w:r w:rsidRPr="00FF4B3E">
        <w:t>Figma</w:t>
      </w:r>
      <w:proofErr w:type="spellEnd"/>
      <w:r w:rsidRPr="00FF4B3E">
        <w:t xml:space="preserve"> användes för att bygga prototyp</w:t>
      </w:r>
      <w:r w:rsidR="002E7247">
        <w:t xml:space="preserve">en som syns på </w:t>
      </w:r>
      <w:r w:rsidR="00CF253A">
        <w:t>Bilaga</w:t>
      </w:r>
      <w:r w:rsidR="002E7247">
        <w:t xml:space="preserve"> .</w:t>
      </w:r>
      <w:r w:rsidR="00CF253A">
        <w:t>2</w:t>
      </w:r>
      <w:r w:rsidR="002E7247">
        <w:t>, som i sin tur</w:t>
      </w:r>
      <w:r w:rsidRPr="00FF4B3E">
        <w:t xml:space="preserve"> </w:t>
      </w:r>
      <w:r w:rsidR="002E7247">
        <w:t>var</w:t>
      </w:r>
      <w:r w:rsidRPr="00FF4B3E">
        <w:t xml:space="preserve"> baserad på tidigare wireframes och </w:t>
      </w:r>
      <w:proofErr w:type="spellStart"/>
      <w:r w:rsidRPr="00FF4B3E">
        <w:t>moodboard</w:t>
      </w:r>
      <w:proofErr w:type="spellEnd"/>
      <w:r w:rsidRPr="00FF4B3E">
        <w:t xml:space="preserve">. </w:t>
      </w:r>
      <w:proofErr w:type="spellStart"/>
      <w:r w:rsidRPr="00FF4B3E">
        <w:t>Figmas</w:t>
      </w:r>
      <w:proofErr w:type="spellEnd"/>
      <w:r w:rsidRPr="00FF4B3E">
        <w:t xml:space="preserve"> kraftfulla prototypfunktioner användes för att ge projektet liv. Med hjälp av wireframes som grund </w:t>
      </w:r>
      <w:r w:rsidR="00663879">
        <w:t xml:space="preserve">kunde </w:t>
      </w:r>
      <w:r w:rsidR="00174DC5">
        <w:t>alla relevanta figurer</w:t>
      </w:r>
      <w:r w:rsidR="00663879">
        <w:t xml:space="preserve"> </w:t>
      </w:r>
      <w:r w:rsidR="001B165B">
        <w:t>skapas</w:t>
      </w:r>
      <w:r w:rsidR="00663879">
        <w:t xml:space="preserve">. </w:t>
      </w:r>
      <w:r w:rsidR="00160E89">
        <w:t>Prototypen var slutresultatet som var då baserad på</w:t>
      </w:r>
      <w:r w:rsidRPr="00FF4B3E">
        <w:t xml:space="preserve"> </w:t>
      </w:r>
      <w:proofErr w:type="spellStart"/>
      <w:r w:rsidRPr="00FF4B3E">
        <w:t>moodboarden</w:t>
      </w:r>
      <w:proofErr w:type="spellEnd"/>
      <w:r w:rsidRPr="00FF4B3E">
        <w:t xml:space="preserve"> </w:t>
      </w:r>
      <w:r w:rsidR="00124D89">
        <w:t>och</w:t>
      </w:r>
      <w:r w:rsidRPr="00FF4B3E">
        <w:t xml:space="preserve"> färgpaletter från colourhunt.com och Poppins-fonten från Google. Den valda logotypen från freepik.com </w:t>
      </w:r>
      <w:r w:rsidR="002B30BD">
        <w:t>inkluderades också</w:t>
      </w:r>
      <w:r w:rsidR="002E7247">
        <w:t>.</w:t>
      </w:r>
    </w:p>
    <w:p w14:paraId="3F31A7B7" w14:textId="77777777" w:rsidR="00AC09E0" w:rsidRDefault="00AC09E0" w:rsidP="009B6401">
      <w:pPr>
        <w:pStyle w:val="Textbody"/>
      </w:pPr>
    </w:p>
    <w:p w14:paraId="30609B05" w14:textId="3591683B" w:rsidR="003704E6" w:rsidRDefault="003704E6" w:rsidP="00347D1F">
      <w:pPr>
        <w:pStyle w:val="Rubrik2"/>
      </w:pPr>
      <w:bookmarkStart w:id="11" w:name="_Toc126206820"/>
      <w:r>
        <w:lastRenderedPageBreak/>
        <w:t>Media</w:t>
      </w:r>
      <w:bookmarkEnd w:id="11"/>
    </w:p>
    <w:p w14:paraId="681974A8" w14:textId="4C384342" w:rsidR="00E55D7E" w:rsidRDefault="00E55D7E" w:rsidP="00E55D7E">
      <w:pPr>
        <w:pStyle w:val="Textbody"/>
      </w:pPr>
      <w:r>
        <w:t xml:space="preserve">Bilderna och videorna på produkterna togs med en Samsung </w:t>
      </w:r>
      <w:proofErr w:type="spellStart"/>
      <w:r>
        <w:t>Galaxy</w:t>
      </w:r>
      <w:proofErr w:type="spellEnd"/>
      <w:r>
        <w:t xml:space="preserve"> S21. Bilderna redigerades senare med hjälp av Adobe Photoshop, där justeringar av ljusstyrka och belysning </w:t>
      </w:r>
      <w:r w:rsidR="001D4A84">
        <w:t xml:space="preserve">utfördes </w:t>
      </w:r>
      <w:r>
        <w:t>för att säkerställa att produkterna visades på bästa möjliga sätt. Videon redigerades med Microsoft Video Editor, där den trimmades och beskärs till önskad skärmstorlek.</w:t>
      </w:r>
    </w:p>
    <w:p w14:paraId="30DB6F2A" w14:textId="62F8818F" w:rsidR="00E55D7E" w:rsidRDefault="00E55D7E" w:rsidP="00E55D7E">
      <w:pPr>
        <w:pStyle w:val="Textbody"/>
      </w:pPr>
      <w:r>
        <w:t xml:space="preserve">För att optimera webbplatsens laddningshastighet komprimerades bilderna med Squoosh. Komprimeringen resulterade i en minskning med mer än 90 % av den ursprungliga filstorleken, och bilderna exporterades i </w:t>
      </w:r>
      <w:proofErr w:type="spellStart"/>
      <w:r w:rsidR="00D65160">
        <w:t>W</w:t>
      </w:r>
      <w:r>
        <w:t>ebp</w:t>
      </w:r>
      <w:proofErr w:type="spellEnd"/>
      <w:r>
        <w:t>-formatet. Logotypbilden sparades som en .</w:t>
      </w:r>
      <w:proofErr w:type="spellStart"/>
      <w:r>
        <w:t>png</w:t>
      </w:r>
      <w:proofErr w:type="spellEnd"/>
      <w:r>
        <w:t>-fil för att behålla en transparent bakgrund och komprimerades med Adobe Photoshop.</w:t>
      </w:r>
    </w:p>
    <w:p w14:paraId="08CB4FFC" w14:textId="300757A7" w:rsidR="008E42D9" w:rsidRPr="008E42D9" w:rsidRDefault="00C46863" w:rsidP="00123EB4">
      <w:pPr>
        <w:pStyle w:val="Textbody"/>
      </w:pPr>
      <w:r>
        <w:t>Erbjudande bilderna</w:t>
      </w:r>
      <w:r w:rsidR="00E55D7E">
        <w:t xml:space="preserve"> för bildspelet skapades med Adobe Photoshop och exporterades senare som JPG-filer, eftersom detta verkade hålla högsta kvalitet och en bra bildstorlek. </w:t>
      </w:r>
      <w:r w:rsidR="003E11B0">
        <w:t>Logotypen</w:t>
      </w:r>
      <w:r w:rsidR="00E55D7E">
        <w:t xml:space="preserve"> </w:t>
      </w:r>
      <w:r w:rsidR="003E11B0">
        <w:t xml:space="preserve">konverterades till en </w:t>
      </w:r>
      <w:proofErr w:type="spellStart"/>
      <w:r w:rsidR="003E11B0">
        <w:t>favicon</w:t>
      </w:r>
      <w:proofErr w:type="spellEnd"/>
      <w:r w:rsidR="00E55D7E">
        <w:t xml:space="preserve"> med hjälp av en webb</w:t>
      </w:r>
      <w:r w:rsidR="002079BB">
        <w:t>tjänst</w:t>
      </w:r>
      <w:r w:rsidR="00E55D7E">
        <w:t xml:space="preserve"> som heter favico.io.</w:t>
      </w:r>
    </w:p>
    <w:p w14:paraId="7C490918" w14:textId="51EC2461" w:rsidR="00A57D66" w:rsidRPr="00A57D66" w:rsidRDefault="00F22619" w:rsidP="00E80CE2">
      <w:pPr>
        <w:pStyle w:val="Rubrik2"/>
      </w:pPr>
      <w:bookmarkStart w:id="12" w:name="_Toc126206821"/>
      <w:r>
        <w:t>Utveckling</w:t>
      </w:r>
      <w:bookmarkEnd w:id="12"/>
    </w:p>
    <w:p w14:paraId="585BD32E" w14:textId="65FDC3B6" w:rsidR="00630624" w:rsidRPr="00251271" w:rsidRDefault="00630624" w:rsidP="00630624">
      <w:pPr>
        <w:pStyle w:val="Textbody"/>
        <w:rPr>
          <w:rFonts w:cstheme="majorBidi"/>
        </w:rPr>
      </w:pPr>
      <w:r w:rsidRPr="00251271">
        <w:rPr>
          <w:rFonts w:cstheme="majorBidi"/>
        </w:rPr>
        <w:t>I utvecklingen av webbplatsen uppdelad i tre huvuddelar: sidhuvud, huvudinnehåll</w:t>
      </w:r>
      <w:r w:rsidR="00AD406F">
        <w:rPr>
          <w:rFonts w:cstheme="majorBidi"/>
        </w:rPr>
        <w:t xml:space="preserve"> </w:t>
      </w:r>
      <w:r w:rsidRPr="00251271">
        <w:rPr>
          <w:rFonts w:cstheme="majorBidi"/>
        </w:rPr>
        <w:t>och sidfot. Rubriken, som finns överst på webbplatsen, innehåller logotypen, navigeringsmenyn och andra viktiga element. Huvudinnehållet, som ligger i mitten av webbplatsen, är där majoriteten av webbplatsens innehåll visas, det inkluderar produkterna eller annan relevant information. Sidfoten, som finns längst ner på webbplatsen, innehåller element som upphovsrätts</w:t>
      </w:r>
      <w:r w:rsidR="001F4175">
        <w:rPr>
          <w:rFonts w:cstheme="majorBidi"/>
        </w:rPr>
        <w:t>text</w:t>
      </w:r>
      <w:r w:rsidRPr="00251271">
        <w:rPr>
          <w:rFonts w:cstheme="majorBidi"/>
        </w:rPr>
        <w:t>, kontaktinformation och länkar till konton i sociala medier. Att dela in webbplatsen i dessa tre huvudsektioner bidrog till att skapa en tydlig och konsekvent layout som var lätt att navigera för användarna.</w:t>
      </w:r>
    </w:p>
    <w:p w14:paraId="7730C617" w14:textId="05ECD1A4" w:rsidR="00630624" w:rsidRDefault="00E5798D" w:rsidP="00630624">
      <w:pPr>
        <w:pStyle w:val="Textbody"/>
        <w:rPr>
          <w:rFonts w:cstheme="majorBidi"/>
        </w:rPr>
      </w:pPr>
      <w:r>
        <w:rPr>
          <w:rFonts w:cstheme="majorBidi"/>
        </w:rPr>
        <w:t>Sidhuvud</w:t>
      </w:r>
      <w:r w:rsidR="00630624" w:rsidRPr="00251271">
        <w:rPr>
          <w:rFonts w:cstheme="majorBidi"/>
        </w:rPr>
        <w:t xml:space="preserve"> var uppdelad i tre delar: logotypen, navigeringsmenyn och hamburgermenyikonen. Navigeringsmenyn skapades med hjälp av en oordnad lista i HTML, där varje listobjekt representerar en länk till en annan sida på webbplatsen.</w:t>
      </w:r>
      <w:r w:rsidR="00675DE2">
        <w:rPr>
          <w:rFonts w:cstheme="majorBidi"/>
        </w:rPr>
        <w:t xml:space="preserve"> </w:t>
      </w:r>
      <w:r w:rsidR="00630624" w:rsidRPr="00251271">
        <w:rPr>
          <w:rFonts w:cstheme="majorBidi"/>
        </w:rPr>
        <w:t xml:space="preserve">Hamburgermenyikonen skapades med hjälp av FontAwesome-biblioteket i HTML, och användes som en växlingsknapp för att öppna och stänga navigeringsmenyn på mindre skärmar. </w:t>
      </w:r>
    </w:p>
    <w:p w14:paraId="596F8238" w14:textId="5B8C753C" w:rsidR="005E7EE8" w:rsidRPr="00251271" w:rsidRDefault="005E7EE8" w:rsidP="00630624">
      <w:pPr>
        <w:pStyle w:val="Textbody"/>
        <w:rPr>
          <w:rFonts w:cstheme="majorBidi"/>
        </w:rPr>
      </w:pPr>
      <w:r>
        <w:rPr>
          <w:rFonts w:cstheme="majorBidi"/>
        </w:rPr>
        <w:t>Media-</w:t>
      </w:r>
      <w:proofErr w:type="spellStart"/>
      <w:r>
        <w:rPr>
          <w:rFonts w:cstheme="majorBidi"/>
        </w:rPr>
        <w:t>query</w:t>
      </w:r>
      <w:proofErr w:type="spellEnd"/>
      <w:r w:rsidRPr="005E7EE8">
        <w:rPr>
          <w:rFonts w:cstheme="majorBidi"/>
        </w:rPr>
        <w:t xml:space="preserve"> för </w:t>
      </w:r>
      <w:r w:rsidR="00F06C74">
        <w:rPr>
          <w:rFonts w:cstheme="majorBidi"/>
        </w:rPr>
        <w:t xml:space="preserve">mindre </w:t>
      </w:r>
      <w:r w:rsidRPr="005E7EE8">
        <w:rPr>
          <w:rFonts w:cstheme="majorBidi"/>
        </w:rPr>
        <w:t xml:space="preserve">skärmar </w:t>
      </w:r>
      <w:r w:rsidR="00F06C74">
        <w:rPr>
          <w:rFonts w:cstheme="majorBidi"/>
        </w:rPr>
        <w:t>valdes till att aktiveras vid bredden</w:t>
      </w:r>
      <w:r w:rsidRPr="005E7EE8">
        <w:rPr>
          <w:rFonts w:cstheme="majorBidi"/>
        </w:rPr>
        <w:t xml:space="preserve"> 768px</w:t>
      </w:r>
      <w:r w:rsidR="00F06C74">
        <w:rPr>
          <w:rFonts w:cstheme="majorBidi"/>
        </w:rPr>
        <w:t>.</w:t>
      </w:r>
      <w:r w:rsidRPr="005E7EE8">
        <w:rPr>
          <w:rFonts w:cstheme="majorBidi"/>
        </w:rPr>
        <w:t xml:space="preserve"> </w:t>
      </w:r>
      <w:r w:rsidR="00F06C74">
        <w:rPr>
          <w:rFonts w:cstheme="majorBidi"/>
        </w:rPr>
        <w:t>Detta</w:t>
      </w:r>
      <w:r w:rsidRPr="005E7EE8">
        <w:rPr>
          <w:rFonts w:cstheme="majorBidi"/>
        </w:rPr>
        <w:t xml:space="preserve"> </w:t>
      </w:r>
      <w:r w:rsidR="00E92910">
        <w:rPr>
          <w:rFonts w:cstheme="majorBidi"/>
        </w:rPr>
        <w:t>användes</w:t>
      </w:r>
      <w:r w:rsidR="00F06C74">
        <w:rPr>
          <w:rFonts w:cstheme="majorBidi"/>
        </w:rPr>
        <w:t xml:space="preserve"> för att</w:t>
      </w:r>
      <w:r w:rsidR="00E92910">
        <w:rPr>
          <w:rFonts w:cstheme="majorBidi"/>
        </w:rPr>
        <w:t xml:space="preserve"> </w:t>
      </w:r>
      <w:r w:rsidRPr="005E7EE8">
        <w:rPr>
          <w:rFonts w:cstheme="majorBidi"/>
        </w:rPr>
        <w:t>dölja hamburger</w:t>
      </w:r>
      <w:r w:rsidR="0014025C">
        <w:rPr>
          <w:rFonts w:cstheme="majorBidi"/>
        </w:rPr>
        <w:t xml:space="preserve"> </w:t>
      </w:r>
      <w:r w:rsidRPr="005E7EE8">
        <w:rPr>
          <w:rFonts w:cstheme="majorBidi"/>
        </w:rPr>
        <w:t>ikonen och visa navigeringslänkarna horisontellt. Navigationslänkarna fick en textjustering av höger och visade inline-flex för att justera dem horisontellt.</w:t>
      </w:r>
    </w:p>
    <w:p w14:paraId="31700BE9" w14:textId="393D3099" w:rsidR="00630624" w:rsidRDefault="00AB15A0" w:rsidP="00630624">
      <w:pPr>
        <w:pStyle w:val="Textbody"/>
        <w:rPr>
          <w:rFonts w:cstheme="majorBidi"/>
        </w:rPr>
      </w:pPr>
      <w:r>
        <w:rPr>
          <w:rFonts w:cstheme="majorBidi"/>
        </w:rPr>
        <w:t>C</w:t>
      </w:r>
      <w:r w:rsidR="00A91698">
        <w:rPr>
          <w:rFonts w:cstheme="majorBidi"/>
        </w:rPr>
        <w:t>heckbox</w:t>
      </w:r>
      <w:r w:rsidR="00630624" w:rsidRPr="00251271">
        <w:rPr>
          <w:rFonts w:cstheme="majorBidi"/>
        </w:rPr>
        <w:t xml:space="preserve"> används för att kontrollera synligheten för navigeringsmenyn när </w:t>
      </w:r>
      <w:r w:rsidR="002477AD">
        <w:rPr>
          <w:rFonts w:cstheme="majorBidi"/>
        </w:rPr>
        <w:t>hamburgare</w:t>
      </w:r>
      <w:r w:rsidR="00630624" w:rsidRPr="00251271">
        <w:rPr>
          <w:rFonts w:cstheme="majorBidi"/>
        </w:rPr>
        <w:t xml:space="preserve">menyikonen </w:t>
      </w:r>
      <w:r w:rsidR="002477AD">
        <w:rPr>
          <w:rFonts w:cstheme="majorBidi"/>
        </w:rPr>
        <w:t>blev pressad</w:t>
      </w:r>
      <w:r w:rsidR="009270E9">
        <w:rPr>
          <w:rFonts w:cstheme="majorBidi"/>
        </w:rPr>
        <w:t xml:space="preserve"> vid mindre </w:t>
      </w:r>
      <w:r w:rsidR="00E27D07">
        <w:rPr>
          <w:rFonts w:cstheme="majorBidi"/>
        </w:rPr>
        <w:t>skärmstorlekar</w:t>
      </w:r>
      <w:r w:rsidR="00630624" w:rsidRPr="00251271">
        <w:rPr>
          <w:rFonts w:cstheme="majorBidi"/>
        </w:rPr>
        <w:t xml:space="preserve">. </w:t>
      </w:r>
      <w:r w:rsidR="002D53ED">
        <w:rPr>
          <w:rFonts w:cstheme="majorBidi"/>
        </w:rPr>
        <w:t>Checkboxen</w:t>
      </w:r>
      <w:r w:rsidR="00630624" w:rsidRPr="00251271">
        <w:rPr>
          <w:rFonts w:cstheme="majorBidi"/>
        </w:rPr>
        <w:t xml:space="preserve"> </w:t>
      </w:r>
      <w:r w:rsidR="002D53ED">
        <w:rPr>
          <w:rFonts w:cstheme="majorBidi"/>
        </w:rPr>
        <w:t>var</w:t>
      </w:r>
      <w:r w:rsidR="00630624" w:rsidRPr="00251271">
        <w:rPr>
          <w:rFonts w:cstheme="majorBidi"/>
        </w:rPr>
        <w:t xml:space="preserve"> dold som standard </w:t>
      </w:r>
      <w:r w:rsidR="00E74F53">
        <w:rPr>
          <w:rFonts w:cstheme="majorBidi"/>
        </w:rPr>
        <w:t xml:space="preserve">för </w:t>
      </w:r>
      <w:r w:rsidR="00EF3474">
        <w:rPr>
          <w:rFonts w:cstheme="majorBidi"/>
        </w:rPr>
        <w:t xml:space="preserve">större </w:t>
      </w:r>
      <w:proofErr w:type="gramStart"/>
      <w:r w:rsidR="00EF3474">
        <w:rPr>
          <w:rFonts w:cstheme="majorBidi"/>
        </w:rPr>
        <w:t>skärm</w:t>
      </w:r>
      <w:r w:rsidR="001F048C">
        <w:rPr>
          <w:rFonts w:cstheme="majorBidi"/>
        </w:rPr>
        <w:t xml:space="preserve"> storlekar</w:t>
      </w:r>
      <w:proofErr w:type="gramEnd"/>
      <w:r w:rsidR="00E74F53">
        <w:rPr>
          <w:rFonts w:cstheme="majorBidi"/>
        </w:rPr>
        <w:t>.</w:t>
      </w:r>
      <w:r w:rsidR="00630624" w:rsidRPr="00251271">
        <w:rPr>
          <w:rFonts w:cstheme="majorBidi"/>
        </w:rPr>
        <w:t xml:space="preserve"> Navigationsmenyns höjd </w:t>
      </w:r>
      <w:r w:rsidR="00DE105D">
        <w:rPr>
          <w:rFonts w:cstheme="majorBidi"/>
        </w:rPr>
        <w:t>blev</w:t>
      </w:r>
      <w:r w:rsidR="00630624" w:rsidRPr="00251271">
        <w:rPr>
          <w:rFonts w:cstheme="majorBidi"/>
        </w:rPr>
        <w:t xml:space="preserve"> inställd på 0px som standard</w:t>
      </w:r>
      <w:r w:rsidR="000A1720">
        <w:rPr>
          <w:rFonts w:cstheme="majorBidi"/>
        </w:rPr>
        <w:t xml:space="preserve"> för </w:t>
      </w:r>
      <w:r w:rsidR="0014025C">
        <w:rPr>
          <w:rFonts w:cstheme="majorBidi"/>
        </w:rPr>
        <w:t>mobila storlekar</w:t>
      </w:r>
      <w:r w:rsidR="00630624" w:rsidRPr="00251271">
        <w:rPr>
          <w:rFonts w:cstheme="majorBidi"/>
        </w:rPr>
        <w:t>, som sedan över</w:t>
      </w:r>
      <w:r w:rsidR="00E840B1">
        <w:rPr>
          <w:rFonts w:cstheme="majorBidi"/>
        </w:rPr>
        <w:t>gick</w:t>
      </w:r>
      <w:r w:rsidR="00630624" w:rsidRPr="00251271">
        <w:rPr>
          <w:rFonts w:cstheme="majorBidi"/>
        </w:rPr>
        <w:t xml:space="preserve"> till 300px när </w:t>
      </w:r>
      <w:r w:rsidR="003958E0">
        <w:rPr>
          <w:rFonts w:cstheme="majorBidi"/>
        </w:rPr>
        <w:t>ikonen ble</w:t>
      </w:r>
      <w:r w:rsidR="007B5EE5">
        <w:rPr>
          <w:rFonts w:cstheme="majorBidi"/>
        </w:rPr>
        <w:t>v</w:t>
      </w:r>
      <w:r w:rsidR="00630624" w:rsidRPr="00251271">
        <w:rPr>
          <w:rFonts w:cstheme="majorBidi"/>
        </w:rPr>
        <w:t xml:space="preserve"> </w:t>
      </w:r>
      <w:r w:rsidR="0014025C">
        <w:rPr>
          <w:rFonts w:cstheme="majorBidi"/>
        </w:rPr>
        <w:t>checkad</w:t>
      </w:r>
      <w:r w:rsidR="00630624" w:rsidRPr="00251271">
        <w:rPr>
          <w:rFonts w:cstheme="majorBidi"/>
        </w:rPr>
        <w:t xml:space="preserve">. </w:t>
      </w:r>
    </w:p>
    <w:p w14:paraId="7270BBA0" w14:textId="77777777" w:rsidR="00232AE8" w:rsidRPr="00251271" w:rsidRDefault="00232AE8" w:rsidP="00630624">
      <w:pPr>
        <w:pStyle w:val="Textbody"/>
        <w:rPr>
          <w:rFonts w:cstheme="majorBidi"/>
        </w:rPr>
      </w:pPr>
    </w:p>
    <w:p w14:paraId="0C351A73" w14:textId="7A8DA73B" w:rsidR="0037639E" w:rsidRDefault="00902063" w:rsidP="00C822BA">
      <w:pPr>
        <w:pStyle w:val="Textbody"/>
        <w:rPr>
          <w:rFonts w:cstheme="majorBidi"/>
        </w:rPr>
      </w:pPr>
      <w:r>
        <w:rPr>
          <w:rFonts w:cstheme="majorBidi"/>
        </w:rPr>
        <w:lastRenderedPageBreak/>
        <w:t xml:space="preserve">Nästa steg blev att skapa en sidfot för webbsidan. </w:t>
      </w:r>
      <w:r w:rsidR="00630624" w:rsidRPr="00251271">
        <w:rPr>
          <w:rFonts w:cstheme="majorBidi"/>
        </w:rPr>
        <w:t>Sidfotssektionens struktur inkluderar en container-div med en klass av "sidfot-container" som innehåll</w:t>
      </w:r>
      <w:r w:rsidR="00B95F30">
        <w:rPr>
          <w:rFonts w:cstheme="majorBidi"/>
        </w:rPr>
        <w:t xml:space="preserve"> relevanta</w:t>
      </w:r>
      <w:r w:rsidR="00630624" w:rsidRPr="00251271">
        <w:rPr>
          <w:rFonts w:cstheme="majorBidi"/>
        </w:rPr>
        <w:t xml:space="preserve"> elementen </w:t>
      </w:r>
      <w:r w:rsidR="00B95F30">
        <w:rPr>
          <w:rFonts w:cstheme="majorBidi"/>
        </w:rPr>
        <w:t xml:space="preserve">till </w:t>
      </w:r>
      <w:r w:rsidR="00630624" w:rsidRPr="00251271">
        <w:rPr>
          <w:rFonts w:cstheme="majorBidi"/>
        </w:rPr>
        <w:t xml:space="preserve">sidfoten som logotypen, sociala medier-ikoner och en rättighetstext. Logo-sidfotsklassen användes för att styla logotypen med en bredd på 70px. </w:t>
      </w:r>
    </w:p>
    <w:p w14:paraId="49E8E44D" w14:textId="51953C2C" w:rsidR="004A7EC2" w:rsidRDefault="00BD2358" w:rsidP="00BC4DCE">
      <w:pPr>
        <w:pStyle w:val="Textbody"/>
        <w:rPr>
          <w:rFonts w:cstheme="majorBidi"/>
          <w:lang w:bidi="ar-IQ"/>
        </w:rPr>
      </w:pPr>
      <w:r>
        <w:rPr>
          <w:rFonts w:cstheme="majorBidi"/>
          <w:lang w:bidi="ar-IQ"/>
        </w:rPr>
        <w:t xml:space="preserve">Både </w:t>
      </w:r>
      <w:r w:rsidRPr="007471E0">
        <w:rPr>
          <w:rFonts w:cstheme="majorBidi"/>
          <w:lang w:bidi="ar-IQ"/>
        </w:rPr>
        <w:t>sidhuvudet och sidfoten</w:t>
      </w:r>
      <w:r w:rsidR="007471E0" w:rsidRPr="007471E0">
        <w:rPr>
          <w:rFonts w:cstheme="majorBidi"/>
          <w:lang w:bidi="ar-IQ"/>
        </w:rPr>
        <w:t xml:space="preserve"> skapades och formaterades med HTML och SCSS. Dessa element återanvändes sedan på alla sidor på webbplatsen, vilket gav en igenkännlig design och användarupplevelse. Den största skillnaden mellan sidorna ligger i huvudinnehållet</w:t>
      </w:r>
      <w:r>
        <w:rPr>
          <w:rFonts w:cstheme="majorBidi"/>
          <w:lang w:bidi="ar-IQ"/>
        </w:rPr>
        <w:t xml:space="preserve"> eller main-content</w:t>
      </w:r>
      <w:r w:rsidR="007471E0" w:rsidRPr="007471E0">
        <w:rPr>
          <w:rFonts w:cstheme="majorBidi"/>
          <w:lang w:bidi="ar-IQ"/>
        </w:rPr>
        <w:t>, som varierar beroende på den specifika sidan.</w:t>
      </w:r>
      <w:r w:rsidR="00340D83">
        <w:rPr>
          <w:rFonts w:cstheme="majorBidi"/>
          <w:lang w:bidi="ar-IQ"/>
        </w:rPr>
        <w:t xml:space="preserve"> </w:t>
      </w:r>
      <w:r w:rsidR="00F220B3" w:rsidRPr="00F220B3">
        <w:rPr>
          <w:rFonts w:cstheme="majorBidi"/>
          <w:lang w:bidi="ar-IQ"/>
        </w:rPr>
        <w:t xml:space="preserve">Webbplatsen var uppdelad i fyra huvudsidor: hemsida, produkter, om oss och kassan. Var och en av dessa sidor hade ett unikt huvudinnehåll, medan sidhuvudet och sidfoten förblev konsekventa </w:t>
      </w:r>
      <w:r w:rsidR="00696C94">
        <w:rPr>
          <w:rFonts w:cstheme="majorBidi"/>
          <w:lang w:bidi="ar-IQ"/>
        </w:rPr>
        <w:t>för</w:t>
      </w:r>
      <w:r w:rsidR="00F220B3" w:rsidRPr="00F220B3">
        <w:rPr>
          <w:rFonts w:cstheme="majorBidi"/>
          <w:lang w:bidi="ar-IQ"/>
        </w:rPr>
        <w:t xml:space="preserve"> </w:t>
      </w:r>
      <w:r w:rsidR="00EE3A74">
        <w:rPr>
          <w:rFonts w:cstheme="majorBidi"/>
          <w:lang w:bidi="ar-IQ"/>
        </w:rPr>
        <w:t>alla sidor</w:t>
      </w:r>
      <w:r w:rsidR="00F220B3" w:rsidRPr="00F220B3">
        <w:rPr>
          <w:rFonts w:cstheme="majorBidi"/>
          <w:lang w:bidi="ar-IQ"/>
        </w:rPr>
        <w:t xml:space="preserve">. </w:t>
      </w:r>
    </w:p>
    <w:p w14:paraId="6EF14A2D" w14:textId="3105BC6D" w:rsidR="00F23059" w:rsidRDefault="00F23059" w:rsidP="00E80CE2">
      <w:pPr>
        <w:pStyle w:val="Rubrik3"/>
        <w:rPr>
          <w:lang w:bidi="ar-IQ"/>
        </w:rPr>
      </w:pPr>
      <w:bookmarkStart w:id="13" w:name="_Toc126206822"/>
      <w:r>
        <w:rPr>
          <w:lang w:bidi="ar-IQ"/>
        </w:rPr>
        <w:t>Startsida</w:t>
      </w:r>
      <w:bookmarkEnd w:id="13"/>
    </w:p>
    <w:p w14:paraId="757B966B" w14:textId="4B05F94C" w:rsidR="006E26E9" w:rsidRDefault="006E26E9" w:rsidP="00F220B3">
      <w:pPr>
        <w:pStyle w:val="Textbody"/>
        <w:rPr>
          <w:rFonts w:cstheme="majorBidi"/>
          <w:lang w:bidi="ar-IQ"/>
        </w:rPr>
      </w:pPr>
      <w:r>
        <w:rPr>
          <w:rFonts w:cstheme="majorBidi"/>
          <w:lang w:bidi="ar-IQ"/>
        </w:rPr>
        <w:t xml:space="preserve">Huvudinnehållet </w:t>
      </w:r>
      <w:r w:rsidR="00F23059">
        <w:rPr>
          <w:rFonts w:cstheme="majorBidi"/>
          <w:lang w:bidi="ar-IQ"/>
        </w:rPr>
        <w:t xml:space="preserve">i startsidan presenteras med ett bildspel av olika erbjudande. </w:t>
      </w:r>
      <w:r w:rsidR="00F23059" w:rsidRPr="00F23059">
        <w:rPr>
          <w:rFonts w:cstheme="majorBidi"/>
          <w:lang w:bidi="ar-IQ"/>
        </w:rPr>
        <w:t xml:space="preserve">Bildspelet byggdes med HTML, SCSS och JavaScript. HTML-koden innehåller en container-div med ett enda bildelement som har </w:t>
      </w:r>
      <w:r w:rsidR="00F23059" w:rsidRPr="00F23059">
        <w:rPr>
          <w:rFonts w:cstheme="majorBidi"/>
          <w:lang w:bidi="ar-IQ"/>
        </w:rPr>
        <w:t>en id</w:t>
      </w:r>
      <w:r w:rsidR="00F23059" w:rsidRPr="00F23059">
        <w:rPr>
          <w:rFonts w:cstheme="majorBidi"/>
          <w:lang w:bidi="ar-IQ"/>
        </w:rPr>
        <w:t xml:space="preserve"> på "image-banner". Detta bildelement fungerar som behållare för bilderna som </w:t>
      </w:r>
      <w:r w:rsidR="00BE75FC">
        <w:rPr>
          <w:rFonts w:cstheme="majorBidi"/>
          <w:lang w:bidi="ar-IQ"/>
        </w:rPr>
        <w:t xml:space="preserve">skulle </w:t>
      </w:r>
      <w:r w:rsidR="00F23059" w:rsidRPr="00F23059">
        <w:rPr>
          <w:rFonts w:cstheme="majorBidi"/>
          <w:lang w:bidi="ar-IQ"/>
        </w:rPr>
        <w:t>visas i bildspelet.</w:t>
      </w:r>
      <w:r w:rsidR="00F23059">
        <w:rPr>
          <w:rFonts w:cstheme="majorBidi"/>
          <w:lang w:bidi="ar-IQ"/>
        </w:rPr>
        <w:t xml:space="preserve"> </w:t>
      </w:r>
      <w:r w:rsidR="00F23059" w:rsidRPr="00F23059">
        <w:rPr>
          <w:rFonts w:cstheme="majorBidi"/>
          <w:lang w:bidi="ar-IQ"/>
        </w:rPr>
        <w:t xml:space="preserve">SCSS-koden ställer in stilen för behållarens div, vilket </w:t>
      </w:r>
      <w:r w:rsidR="00FB13D0">
        <w:rPr>
          <w:rFonts w:cstheme="majorBidi"/>
          <w:lang w:bidi="ar-IQ"/>
        </w:rPr>
        <w:t>användes</w:t>
      </w:r>
      <w:r w:rsidR="0035287F">
        <w:rPr>
          <w:rFonts w:cstheme="majorBidi"/>
          <w:lang w:bidi="ar-IQ"/>
        </w:rPr>
        <w:t xml:space="preserve"> för</w:t>
      </w:r>
      <w:r w:rsidR="00F23059" w:rsidRPr="00F23059">
        <w:rPr>
          <w:rFonts w:cstheme="majorBidi"/>
          <w:lang w:bidi="ar-IQ"/>
        </w:rPr>
        <w:t xml:space="preserve"> att centrera bilden i</w:t>
      </w:r>
      <w:r w:rsidR="00BA03B1">
        <w:rPr>
          <w:rFonts w:cstheme="majorBidi"/>
          <w:lang w:bidi="ar-IQ"/>
        </w:rPr>
        <w:t xml:space="preserve"> en</w:t>
      </w:r>
      <w:r w:rsidR="00F23059" w:rsidRPr="00F23059">
        <w:rPr>
          <w:rFonts w:cstheme="majorBidi"/>
          <w:lang w:bidi="ar-IQ"/>
        </w:rPr>
        <w:t xml:space="preserve"> di</w:t>
      </w:r>
      <w:r w:rsidR="00F23059">
        <w:rPr>
          <w:rFonts w:cstheme="majorBidi"/>
          <w:lang w:bidi="ar-IQ"/>
        </w:rPr>
        <w:t>v</w:t>
      </w:r>
      <w:r w:rsidR="00F23059" w:rsidRPr="00F23059">
        <w:rPr>
          <w:rFonts w:cstheme="majorBidi"/>
          <w:lang w:bidi="ar-IQ"/>
        </w:rPr>
        <w:t xml:space="preserve"> </w:t>
      </w:r>
      <w:r w:rsidR="00E07846">
        <w:rPr>
          <w:rFonts w:cstheme="majorBidi"/>
          <w:lang w:bidi="ar-IQ"/>
        </w:rPr>
        <w:t>samt</w:t>
      </w:r>
      <w:r w:rsidR="00F23059" w:rsidRPr="00F23059">
        <w:rPr>
          <w:rFonts w:cstheme="majorBidi"/>
          <w:lang w:bidi="ar-IQ"/>
        </w:rPr>
        <w:t xml:space="preserve"> ställa in en maximal bredd på 100 %</w:t>
      </w:r>
      <w:r w:rsidR="00F23059">
        <w:rPr>
          <w:rFonts w:cstheme="majorBidi"/>
          <w:lang w:bidi="ar-IQ"/>
        </w:rPr>
        <w:t xml:space="preserve"> för att göra bilden responsiv. </w:t>
      </w:r>
    </w:p>
    <w:p w14:paraId="072F463A" w14:textId="1E8F6BA3" w:rsidR="00C822BA" w:rsidRDefault="00E70365" w:rsidP="00C822BA">
      <w:pPr>
        <w:pStyle w:val="Textbody"/>
        <w:rPr>
          <w:rFonts w:cstheme="majorBidi"/>
          <w:lang w:bidi="ar-IQ"/>
        </w:rPr>
      </w:pPr>
      <w:r>
        <w:rPr>
          <w:rFonts w:cstheme="majorBidi"/>
          <w:lang w:bidi="ar-IQ"/>
        </w:rPr>
        <w:t>Funktionalitet</w:t>
      </w:r>
      <w:r w:rsidR="00F57190">
        <w:rPr>
          <w:rFonts w:cstheme="majorBidi"/>
          <w:lang w:bidi="ar-IQ"/>
        </w:rPr>
        <w:t xml:space="preserve"> för bildspelet </w:t>
      </w:r>
      <w:r>
        <w:rPr>
          <w:rFonts w:cstheme="majorBidi"/>
          <w:lang w:bidi="ar-IQ"/>
        </w:rPr>
        <w:t xml:space="preserve">skapades med hjälp av JavaScript. </w:t>
      </w:r>
      <w:r w:rsidR="00F57190" w:rsidRPr="00F57190">
        <w:rPr>
          <w:rFonts w:cstheme="majorBidi"/>
          <w:lang w:bidi="ar-IQ"/>
        </w:rPr>
        <w:t xml:space="preserve"> </w:t>
      </w:r>
      <w:r>
        <w:rPr>
          <w:rFonts w:cstheme="majorBidi"/>
          <w:lang w:bidi="ar-IQ"/>
        </w:rPr>
        <w:t>Källan till bilderna lagrades</w:t>
      </w:r>
      <w:r w:rsidR="00F57190" w:rsidRPr="00F57190">
        <w:rPr>
          <w:rFonts w:cstheme="majorBidi"/>
          <w:lang w:bidi="ar-IQ"/>
        </w:rPr>
        <w:t xml:space="preserve"> i en </w:t>
      </w:r>
      <w:proofErr w:type="spellStart"/>
      <w:r w:rsidR="00F57190" w:rsidRPr="00F57190">
        <w:rPr>
          <w:rFonts w:cstheme="majorBidi"/>
          <w:lang w:bidi="ar-IQ"/>
        </w:rPr>
        <w:t>array</w:t>
      </w:r>
      <w:proofErr w:type="spellEnd"/>
      <w:r w:rsidR="00F57190" w:rsidRPr="00F57190">
        <w:rPr>
          <w:rFonts w:cstheme="majorBidi"/>
          <w:lang w:bidi="ar-IQ"/>
        </w:rPr>
        <w:t xml:space="preserve"> och visades sedan på sidan med hjälp av JavaScript-funktionen "</w:t>
      </w:r>
      <w:proofErr w:type="spellStart"/>
      <w:proofErr w:type="gramStart"/>
      <w:r w:rsidR="00F57190" w:rsidRPr="00F57190">
        <w:rPr>
          <w:rFonts w:cstheme="majorBidi"/>
          <w:lang w:bidi="ar-IQ"/>
        </w:rPr>
        <w:t>slideShow</w:t>
      </w:r>
      <w:proofErr w:type="spellEnd"/>
      <w:r w:rsidR="00F57190" w:rsidRPr="00F57190">
        <w:rPr>
          <w:rFonts w:cstheme="majorBidi"/>
          <w:lang w:bidi="ar-IQ"/>
        </w:rPr>
        <w:t>(</w:t>
      </w:r>
      <w:proofErr w:type="gramEnd"/>
      <w:r w:rsidR="00F57190" w:rsidRPr="00F57190">
        <w:rPr>
          <w:rFonts w:cstheme="majorBidi"/>
          <w:lang w:bidi="ar-IQ"/>
        </w:rPr>
        <w:t xml:space="preserve">)". Denna funktion ändrar källan till bilden på sidan till nästa bild i </w:t>
      </w:r>
      <w:proofErr w:type="spellStart"/>
      <w:r w:rsidR="00F57190" w:rsidRPr="00F57190">
        <w:rPr>
          <w:rFonts w:cstheme="majorBidi"/>
          <w:lang w:bidi="ar-IQ"/>
        </w:rPr>
        <w:t>arrayen</w:t>
      </w:r>
      <w:proofErr w:type="spellEnd"/>
      <w:r w:rsidR="00F57190" w:rsidRPr="00F57190">
        <w:rPr>
          <w:rFonts w:cstheme="majorBidi"/>
          <w:lang w:bidi="ar-IQ"/>
        </w:rPr>
        <w:t xml:space="preserve"> och återgår till den första bilden när den sista bilden har visats.</w:t>
      </w:r>
      <w:r>
        <w:rPr>
          <w:rFonts w:cstheme="majorBidi"/>
          <w:lang w:bidi="ar-IQ"/>
        </w:rPr>
        <w:t xml:space="preserve"> </w:t>
      </w:r>
      <w:r w:rsidRPr="00E70365">
        <w:rPr>
          <w:rFonts w:cstheme="majorBidi"/>
          <w:lang w:bidi="ar-IQ"/>
        </w:rPr>
        <w:t xml:space="preserve">En </w:t>
      </w:r>
      <w:proofErr w:type="spellStart"/>
      <w:r w:rsidRPr="00E70365">
        <w:rPr>
          <w:rFonts w:cstheme="majorBidi"/>
          <w:lang w:bidi="ar-IQ"/>
        </w:rPr>
        <w:t>setTimeout</w:t>
      </w:r>
      <w:proofErr w:type="spellEnd"/>
      <w:r w:rsidRPr="00E70365">
        <w:rPr>
          <w:rFonts w:cstheme="majorBidi"/>
          <w:lang w:bidi="ar-IQ"/>
        </w:rPr>
        <w:t>-funktion ingår också för att fördröja exekveringen av nästa iteration av '</w:t>
      </w:r>
      <w:proofErr w:type="spellStart"/>
      <w:proofErr w:type="gramStart"/>
      <w:r w:rsidRPr="00E70365">
        <w:rPr>
          <w:rFonts w:cstheme="majorBidi"/>
          <w:lang w:bidi="ar-IQ"/>
        </w:rPr>
        <w:t>slideShow</w:t>
      </w:r>
      <w:proofErr w:type="spellEnd"/>
      <w:r w:rsidRPr="00E70365">
        <w:rPr>
          <w:rFonts w:cstheme="majorBidi"/>
          <w:lang w:bidi="ar-IQ"/>
        </w:rPr>
        <w:t>(</w:t>
      </w:r>
      <w:proofErr w:type="gramEnd"/>
      <w:r w:rsidRPr="00E70365">
        <w:rPr>
          <w:rFonts w:cstheme="majorBidi"/>
          <w:lang w:bidi="ar-IQ"/>
        </w:rPr>
        <w:t>)'-funktionen med 2,5 sekunder.</w:t>
      </w:r>
      <w:r>
        <w:rPr>
          <w:rFonts w:cstheme="majorBidi"/>
          <w:lang w:bidi="ar-IQ"/>
        </w:rPr>
        <w:t xml:space="preserve"> </w:t>
      </w:r>
    </w:p>
    <w:p w14:paraId="07C56B83" w14:textId="77777777" w:rsidR="001A2374" w:rsidRPr="001A2374" w:rsidRDefault="001A2374" w:rsidP="001A2374">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C678DD"/>
          <w:kern w:val="0"/>
          <w:sz w:val="22"/>
          <w:szCs w:val="22"/>
          <w:lang w:bidi="ar-SA"/>
        </w:rPr>
        <w:t>var</w:t>
      </w:r>
      <w:r w:rsidRPr="001A2374">
        <w:rPr>
          <w:rFonts w:ascii="Consolas" w:eastAsia="Times New Roman" w:hAnsi="Consolas" w:cs="Times New Roman"/>
          <w:color w:val="ABB2BF"/>
          <w:kern w:val="0"/>
          <w:sz w:val="22"/>
          <w:szCs w:val="22"/>
          <w:lang w:bidi="ar-SA"/>
        </w:rPr>
        <w:t xml:space="preserve"> images </w:t>
      </w:r>
      <w:r w:rsidRPr="001A2374">
        <w:rPr>
          <w:rFonts w:ascii="Consolas" w:eastAsia="Times New Roman" w:hAnsi="Consolas" w:cs="Times New Roman"/>
          <w:color w:val="56B6C2"/>
          <w:kern w:val="0"/>
          <w:sz w:val="22"/>
          <w:szCs w:val="22"/>
          <w:lang w:bidi="ar-SA"/>
        </w:rPr>
        <w:t>=</w:t>
      </w:r>
      <w:r w:rsidRPr="001A2374">
        <w:rPr>
          <w:rFonts w:ascii="Consolas" w:eastAsia="Times New Roman" w:hAnsi="Consolas" w:cs="Times New Roman"/>
          <w:color w:val="ABB2BF"/>
          <w:kern w:val="0"/>
          <w:sz w:val="22"/>
          <w:szCs w:val="22"/>
          <w:lang w:bidi="ar-SA"/>
        </w:rPr>
        <w:t xml:space="preserve"> [</w:t>
      </w:r>
    </w:p>
    <w:p w14:paraId="638C8C3A" w14:textId="0F65BABC" w:rsidR="001A2374" w:rsidRPr="001A2374" w:rsidRDefault="001A2374" w:rsidP="00F81D27">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98C379"/>
          <w:kern w:val="0"/>
          <w:sz w:val="22"/>
          <w:szCs w:val="22"/>
          <w:lang w:bidi="ar-SA"/>
        </w:rPr>
        <w:t>"media/erb1.jpg"</w:t>
      </w:r>
      <w:r w:rsidRPr="001A2374">
        <w:rPr>
          <w:rFonts w:ascii="Consolas" w:eastAsia="Times New Roman" w:hAnsi="Consolas" w:cs="Times New Roman"/>
          <w:color w:val="ABB2BF"/>
          <w:kern w:val="0"/>
          <w:sz w:val="22"/>
          <w:szCs w:val="22"/>
          <w:lang w:bidi="ar-SA"/>
        </w:rPr>
        <w:t>,</w:t>
      </w:r>
      <w:r w:rsidR="00F81D27">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98C379"/>
          <w:kern w:val="0"/>
          <w:sz w:val="22"/>
          <w:szCs w:val="22"/>
          <w:lang w:bidi="ar-SA"/>
        </w:rPr>
        <w:t>"media/erb2.jpg"</w:t>
      </w:r>
      <w:r w:rsidRPr="001A2374">
        <w:rPr>
          <w:rFonts w:ascii="Consolas" w:eastAsia="Times New Roman" w:hAnsi="Consolas" w:cs="Times New Roman"/>
          <w:color w:val="ABB2BF"/>
          <w:kern w:val="0"/>
          <w:sz w:val="22"/>
          <w:szCs w:val="22"/>
          <w:lang w:bidi="ar-SA"/>
        </w:rPr>
        <w:t>,</w:t>
      </w:r>
      <w:r w:rsidR="00F81D27">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98C379"/>
          <w:kern w:val="0"/>
          <w:sz w:val="22"/>
          <w:szCs w:val="22"/>
          <w:lang w:bidi="ar-SA"/>
        </w:rPr>
        <w:t>"media/erb3.jpg"</w:t>
      </w:r>
      <w:r w:rsidRPr="001A2374">
        <w:rPr>
          <w:rFonts w:ascii="Consolas" w:eastAsia="Times New Roman" w:hAnsi="Consolas" w:cs="Times New Roman"/>
          <w:color w:val="ABB2BF"/>
          <w:kern w:val="0"/>
          <w:sz w:val="22"/>
          <w:szCs w:val="22"/>
          <w:lang w:bidi="ar-SA"/>
        </w:rPr>
        <w:t>,</w:t>
      </w:r>
      <w:r w:rsidR="00F81D27">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98C379"/>
          <w:kern w:val="0"/>
          <w:sz w:val="22"/>
          <w:szCs w:val="22"/>
          <w:lang w:bidi="ar-SA"/>
        </w:rPr>
        <w:t>"media/erb4.jpg"</w:t>
      </w:r>
      <w:r w:rsidRPr="001A2374">
        <w:rPr>
          <w:rFonts w:ascii="Consolas" w:eastAsia="Times New Roman" w:hAnsi="Consolas" w:cs="Times New Roman"/>
          <w:color w:val="ABB2BF"/>
          <w:kern w:val="0"/>
          <w:sz w:val="22"/>
          <w:szCs w:val="22"/>
          <w:lang w:bidi="ar-SA"/>
        </w:rPr>
        <w:t>,];</w:t>
      </w:r>
    </w:p>
    <w:p w14:paraId="22A548FC" w14:textId="39ED9F66" w:rsidR="00FA7976" w:rsidRPr="001A2374" w:rsidRDefault="001A2374" w:rsidP="00FA7976">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C678DD"/>
          <w:kern w:val="0"/>
          <w:sz w:val="22"/>
          <w:szCs w:val="22"/>
          <w:lang w:bidi="ar-SA"/>
        </w:rPr>
        <w:t>var</w:t>
      </w:r>
      <w:r w:rsidRPr="001A2374">
        <w:rPr>
          <w:rFonts w:ascii="Consolas" w:eastAsia="Times New Roman" w:hAnsi="Consolas" w:cs="Times New Roman"/>
          <w:color w:val="ABB2BF"/>
          <w:kern w:val="0"/>
          <w:sz w:val="22"/>
          <w:szCs w:val="22"/>
          <w:lang w:bidi="ar-SA"/>
        </w:rPr>
        <w:t xml:space="preserve"> i </w:t>
      </w:r>
      <w:r w:rsidRPr="001A2374">
        <w:rPr>
          <w:rFonts w:ascii="Consolas" w:eastAsia="Times New Roman" w:hAnsi="Consolas" w:cs="Times New Roman"/>
          <w:color w:val="56B6C2"/>
          <w:kern w:val="0"/>
          <w:sz w:val="22"/>
          <w:szCs w:val="22"/>
          <w:lang w:bidi="ar-SA"/>
        </w:rPr>
        <w:t>=</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D19A66"/>
          <w:kern w:val="0"/>
          <w:sz w:val="22"/>
          <w:szCs w:val="22"/>
          <w:lang w:bidi="ar-SA"/>
        </w:rPr>
        <w:t>0</w:t>
      </w:r>
      <w:r w:rsidRPr="001A2374">
        <w:rPr>
          <w:rFonts w:ascii="Consolas" w:eastAsia="Times New Roman" w:hAnsi="Consolas" w:cs="Times New Roman"/>
          <w:color w:val="ABB2BF"/>
          <w:kern w:val="0"/>
          <w:sz w:val="22"/>
          <w:szCs w:val="22"/>
          <w:lang w:bidi="ar-SA"/>
        </w:rPr>
        <w:t>;</w:t>
      </w:r>
    </w:p>
    <w:p w14:paraId="0624E497" w14:textId="77777777" w:rsidR="001A2374" w:rsidRPr="001A2374" w:rsidRDefault="001A2374" w:rsidP="001A2374">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C678DD"/>
          <w:kern w:val="0"/>
          <w:sz w:val="22"/>
          <w:szCs w:val="22"/>
          <w:lang w:bidi="ar-SA"/>
        </w:rPr>
        <w:t>function</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61AFEF"/>
          <w:kern w:val="0"/>
          <w:sz w:val="22"/>
          <w:szCs w:val="22"/>
          <w:lang w:bidi="ar-SA"/>
        </w:rPr>
        <w:t>slideShow</w:t>
      </w:r>
      <w:r w:rsidRPr="001A2374">
        <w:rPr>
          <w:rFonts w:ascii="Consolas" w:eastAsia="Times New Roman" w:hAnsi="Consolas" w:cs="Times New Roman"/>
          <w:color w:val="ABB2BF"/>
          <w:kern w:val="0"/>
          <w:sz w:val="22"/>
          <w:szCs w:val="22"/>
          <w:lang w:bidi="ar-SA"/>
        </w:rPr>
        <w:t>() {</w:t>
      </w:r>
    </w:p>
    <w:p w14:paraId="6397B52F" w14:textId="0D137334" w:rsidR="001A2374" w:rsidRPr="001A2374" w:rsidRDefault="001A2374" w:rsidP="00FA7976">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  document.</w:t>
      </w:r>
      <w:r w:rsidRPr="001A2374">
        <w:rPr>
          <w:rFonts w:ascii="Consolas" w:eastAsia="Times New Roman" w:hAnsi="Consolas" w:cs="Times New Roman"/>
          <w:color w:val="61AFEF"/>
          <w:kern w:val="0"/>
          <w:sz w:val="22"/>
          <w:szCs w:val="22"/>
          <w:lang w:bidi="ar-SA"/>
        </w:rPr>
        <w:t>getElementById</w:t>
      </w:r>
      <w:r w:rsidRPr="001A2374">
        <w:rPr>
          <w:rFonts w:ascii="Consolas" w:eastAsia="Times New Roman" w:hAnsi="Consolas" w:cs="Times New Roman"/>
          <w:color w:val="ABB2BF"/>
          <w:kern w:val="0"/>
          <w:sz w:val="22"/>
          <w:szCs w:val="22"/>
          <w:lang w:bidi="ar-SA"/>
        </w:rPr>
        <w:t>(</w:t>
      </w:r>
      <w:r w:rsidRPr="001A2374">
        <w:rPr>
          <w:rFonts w:ascii="Consolas" w:eastAsia="Times New Roman" w:hAnsi="Consolas" w:cs="Times New Roman"/>
          <w:color w:val="98C379"/>
          <w:kern w:val="0"/>
          <w:sz w:val="22"/>
          <w:szCs w:val="22"/>
          <w:lang w:bidi="ar-SA"/>
        </w:rPr>
        <w:t>"image-banner"</w:t>
      </w:r>
      <w:r w:rsidRPr="001A2374">
        <w:rPr>
          <w:rFonts w:ascii="Consolas" w:eastAsia="Times New Roman" w:hAnsi="Consolas" w:cs="Times New Roman"/>
          <w:color w:val="ABB2BF"/>
          <w:kern w:val="0"/>
          <w:sz w:val="22"/>
          <w:szCs w:val="22"/>
          <w:lang w:bidi="ar-SA"/>
        </w:rPr>
        <w:t>).</w:t>
      </w:r>
      <w:r w:rsidRPr="001A2374">
        <w:rPr>
          <w:rFonts w:ascii="Consolas" w:eastAsia="Times New Roman" w:hAnsi="Consolas" w:cs="Times New Roman"/>
          <w:color w:val="E06C75"/>
          <w:kern w:val="0"/>
          <w:sz w:val="22"/>
          <w:szCs w:val="22"/>
          <w:lang w:bidi="ar-SA"/>
        </w:rPr>
        <w:t>src</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56B6C2"/>
          <w:kern w:val="0"/>
          <w:sz w:val="22"/>
          <w:szCs w:val="22"/>
          <w:lang w:bidi="ar-SA"/>
        </w:rPr>
        <w:t>=</w:t>
      </w:r>
      <w:r w:rsidRPr="001A2374">
        <w:rPr>
          <w:rFonts w:ascii="Consolas" w:eastAsia="Times New Roman" w:hAnsi="Consolas" w:cs="Times New Roman"/>
          <w:color w:val="ABB2BF"/>
          <w:kern w:val="0"/>
          <w:sz w:val="22"/>
          <w:szCs w:val="22"/>
          <w:lang w:bidi="ar-SA"/>
        </w:rPr>
        <w:t xml:space="preserve"> images[i];</w:t>
      </w:r>
    </w:p>
    <w:p w14:paraId="4E0EB067" w14:textId="77777777" w:rsidR="001A2374" w:rsidRPr="001A2374" w:rsidRDefault="001A2374" w:rsidP="001A2374">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C678DD"/>
          <w:kern w:val="0"/>
          <w:sz w:val="22"/>
          <w:szCs w:val="22"/>
          <w:lang w:bidi="ar-SA"/>
        </w:rPr>
        <w:t>if</w:t>
      </w:r>
      <w:r w:rsidRPr="001A2374">
        <w:rPr>
          <w:rFonts w:ascii="Consolas" w:eastAsia="Times New Roman" w:hAnsi="Consolas" w:cs="Times New Roman"/>
          <w:color w:val="ABB2BF"/>
          <w:kern w:val="0"/>
          <w:sz w:val="22"/>
          <w:szCs w:val="22"/>
          <w:lang w:bidi="ar-SA"/>
        </w:rPr>
        <w:t xml:space="preserve"> (i </w:t>
      </w:r>
      <w:r w:rsidRPr="001A2374">
        <w:rPr>
          <w:rFonts w:ascii="Consolas" w:eastAsia="Times New Roman" w:hAnsi="Consolas" w:cs="Times New Roman"/>
          <w:color w:val="56B6C2"/>
          <w:kern w:val="0"/>
          <w:sz w:val="22"/>
          <w:szCs w:val="22"/>
          <w:lang w:bidi="ar-SA"/>
        </w:rPr>
        <w:t>&lt;</w:t>
      </w:r>
      <w:r w:rsidRPr="001A2374">
        <w:rPr>
          <w:rFonts w:ascii="Consolas" w:eastAsia="Times New Roman" w:hAnsi="Consolas" w:cs="Times New Roman"/>
          <w:color w:val="ABB2BF"/>
          <w:kern w:val="0"/>
          <w:sz w:val="22"/>
          <w:szCs w:val="22"/>
          <w:lang w:bidi="ar-SA"/>
        </w:rPr>
        <w:t xml:space="preserve"> images.</w:t>
      </w:r>
      <w:r w:rsidRPr="001A2374">
        <w:rPr>
          <w:rFonts w:ascii="Consolas" w:eastAsia="Times New Roman" w:hAnsi="Consolas" w:cs="Times New Roman"/>
          <w:color w:val="E06C75"/>
          <w:kern w:val="0"/>
          <w:sz w:val="22"/>
          <w:szCs w:val="22"/>
          <w:lang w:bidi="ar-SA"/>
        </w:rPr>
        <w:t>length</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56B6C2"/>
          <w:kern w:val="0"/>
          <w:sz w:val="22"/>
          <w:szCs w:val="22"/>
          <w:lang w:bidi="ar-SA"/>
        </w:rPr>
        <w:t>-</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D19A66"/>
          <w:kern w:val="0"/>
          <w:sz w:val="22"/>
          <w:szCs w:val="22"/>
          <w:lang w:bidi="ar-SA"/>
        </w:rPr>
        <w:t>1</w:t>
      </w:r>
      <w:r w:rsidRPr="001A2374">
        <w:rPr>
          <w:rFonts w:ascii="Consolas" w:eastAsia="Times New Roman" w:hAnsi="Consolas" w:cs="Times New Roman"/>
          <w:color w:val="ABB2BF"/>
          <w:kern w:val="0"/>
          <w:sz w:val="22"/>
          <w:szCs w:val="22"/>
          <w:lang w:bidi="ar-SA"/>
        </w:rPr>
        <w:t>) {</w:t>
      </w:r>
    </w:p>
    <w:p w14:paraId="19EA7C4C" w14:textId="77777777" w:rsidR="001A2374" w:rsidRPr="001A2374" w:rsidRDefault="001A2374" w:rsidP="001A2374">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    i</w:t>
      </w:r>
      <w:r w:rsidRPr="001A2374">
        <w:rPr>
          <w:rFonts w:ascii="Consolas" w:eastAsia="Times New Roman" w:hAnsi="Consolas" w:cs="Times New Roman"/>
          <w:color w:val="56B6C2"/>
          <w:kern w:val="0"/>
          <w:sz w:val="22"/>
          <w:szCs w:val="22"/>
          <w:lang w:bidi="ar-SA"/>
        </w:rPr>
        <w:t>++</w:t>
      </w:r>
      <w:r w:rsidRPr="001A2374">
        <w:rPr>
          <w:rFonts w:ascii="Consolas" w:eastAsia="Times New Roman" w:hAnsi="Consolas" w:cs="Times New Roman"/>
          <w:color w:val="ABB2BF"/>
          <w:kern w:val="0"/>
          <w:sz w:val="22"/>
          <w:szCs w:val="22"/>
          <w:lang w:bidi="ar-SA"/>
        </w:rPr>
        <w:t>;</w:t>
      </w:r>
    </w:p>
    <w:p w14:paraId="53AF258F" w14:textId="7E809080" w:rsidR="001A2374" w:rsidRPr="001A2374" w:rsidRDefault="001A2374" w:rsidP="00B057E2">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 xml:space="preserve">  } </w:t>
      </w:r>
      <w:r w:rsidRPr="001A2374">
        <w:rPr>
          <w:rFonts w:ascii="Consolas" w:eastAsia="Times New Roman" w:hAnsi="Consolas" w:cs="Times New Roman"/>
          <w:color w:val="C678DD"/>
          <w:kern w:val="0"/>
          <w:sz w:val="22"/>
          <w:szCs w:val="22"/>
          <w:lang w:bidi="ar-SA"/>
        </w:rPr>
        <w:t>else</w:t>
      </w:r>
      <w:r w:rsidRPr="001A2374">
        <w:rPr>
          <w:rFonts w:ascii="Consolas" w:eastAsia="Times New Roman" w:hAnsi="Consolas" w:cs="Times New Roman"/>
          <w:color w:val="ABB2BF"/>
          <w:kern w:val="0"/>
          <w:sz w:val="22"/>
          <w:szCs w:val="22"/>
          <w:lang w:bidi="ar-SA"/>
        </w:rPr>
        <w:t xml:space="preserve"> {</w:t>
      </w:r>
      <w:r w:rsidR="00427219" w:rsidRPr="00427219">
        <w:rPr>
          <w:rFonts w:ascii="Consolas" w:eastAsia="Times New Roman" w:hAnsi="Consolas" w:cs="Times New Roman"/>
          <w:color w:val="ABB2BF"/>
          <w:kern w:val="0"/>
          <w:sz w:val="22"/>
          <w:szCs w:val="22"/>
          <w:lang w:bidi="ar-SA"/>
        </w:rPr>
        <w:t xml:space="preserve"> </w:t>
      </w:r>
      <w:r w:rsidR="00427219" w:rsidRPr="001A2374">
        <w:rPr>
          <w:rFonts w:ascii="Consolas" w:eastAsia="Times New Roman" w:hAnsi="Consolas" w:cs="Times New Roman"/>
          <w:color w:val="ABB2BF"/>
          <w:kern w:val="0"/>
          <w:sz w:val="22"/>
          <w:szCs w:val="22"/>
          <w:lang w:bidi="ar-SA"/>
        </w:rPr>
        <w:t xml:space="preserve"> i </w:t>
      </w:r>
      <w:r w:rsidR="00427219" w:rsidRPr="001A2374">
        <w:rPr>
          <w:rFonts w:ascii="Consolas" w:eastAsia="Times New Roman" w:hAnsi="Consolas" w:cs="Times New Roman"/>
          <w:color w:val="56B6C2"/>
          <w:kern w:val="0"/>
          <w:sz w:val="22"/>
          <w:szCs w:val="22"/>
          <w:lang w:bidi="ar-SA"/>
        </w:rPr>
        <w:t>=</w:t>
      </w:r>
      <w:r w:rsidR="00427219" w:rsidRPr="001A2374">
        <w:rPr>
          <w:rFonts w:ascii="Consolas" w:eastAsia="Times New Roman" w:hAnsi="Consolas" w:cs="Times New Roman"/>
          <w:color w:val="ABB2BF"/>
          <w:kern w:val="0"/>
          <w:sz w:val="22"/>
          <w:szCs w:val="22"/>
          <w:lang w:bidi="ar-SA"/>
        </w:rPr>
        <w:t xml:space="preserve"> </w:t>
      </w:r>
      <w:r w:rsidR="00427219" w:rsidRPr="001A2374">
        <w:rPr>
          <w:rFonts w:ascii="Consolas" w:eastAsia="Times New Roman" w:hAnsi="Consolas" w:cs="Times New Roman"/>
          <w:color w:val="D19A66"/>
          <w:kern w:val="0"/>
          <w:sz w:val="22"/>
          <w:szCs w:val="22"/>
          <w:lang w:bidi="ar-SA"/>
        </w:rPr>
        <w:t>0</w:t>
      </w:r>
      <w:r w:rsidR="00427219" w:rsidRPr="001A2374">
        <w:rPr>
          <w:rFonts w:ascii="Consolas" w:eastAsia="Times New Roman" w:hAnsi="Consolas" w:cs="Times New Roman"/>
          <w:color w:val="ABB2BF"/>
          <w:kern w:val="0"/>
          <w:sz w:val="22"/>
          <w:szCs w:val="22"/>
          <w:lang w:bidi="ar-SA"/>
        </w:rPr>
        <w:t>; }</w:t>
      </w:r>
    </w:p>
    <w:p w14:paraId="5382471F" w14:textId="02B85CFB" w:rsidR="00AC09E0" w:rsidRPr="001A2374" w:rsidRDefault="001A2374" w:rsidP="00AC09E0">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61AFEF"/>
          <w:kern w:val="0"/>
          <w:sz w:val="22"/>
          <w:szCs w:val="22"/>
          <w:lang w:bidi="ar-SA"/>
        </w:rPr>
        <w:t>setTimeout</w:t>
      </w:r>
      <w:r w:rsidRPr="001A2374">
        <w:rPr>
          <w:rFonts w:ascii="Consolas" w:eastAsia="Times New Roman" w:hAnsi="Consolas" w:cs="Times New Roman"/>
          <w:color w:val="ABB2BF"/>
          <w:kern w:val="0"/>
          <w:sz w:val="22"/>
          <w:szCs w:val="22"/>
          <w:lang w:bidi="ar-SA"/>
        </w:rPr>
        <w:t>(</w:t>
      </w:r>
      <w:r w:rsidRPr="001A2374">
        <w:rPr>
          <w:rFonts w:ascii="Consolas" w:eastAsia="Times New Roman" w:hAnsi="Consolas" w:cs="Times New Roman"/>
          <w:color w:val="98C379"/>
          <w:kern w:val="0"/>
          <w:sz w:val="22"/>
          <w:szCs w:val="22"/>
          <w:lang w:bidi="ar-SA"/>
        </w:rPr>
        <w:t>"slideShow()"</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D19A66"/>
          <w:kern w:val="0"/>
          <w:sz w:val="22"/>
          <w:szCs w:val="22"/>
          <w:lang w:bidi="ar-SA"/>
        </w:rPr>
        <w:t>2500</w:t>
      </w:r>
      <w:r w:rsidRPr="001A2374">
        <w:rPr>
          <w:rFonts w:ascii="Consolas" w:eastAsia="Times New Roman" w:hAnsi="Consolas" w:cs="Times New Roman"/>
          <w:color w:val="ABB2BF"/>
          <w:kern w:val="0"/>
          <w:sz w:val="22"/>
          <w:szCs w:val="22"/>
          <w:lang w:bidi="ar-SA"/>
        </w:rPr>
        <w:t>)</w:t>
      </w:r>
      <w:r w:rsidR="00AC09E0">
        <w:rPr>
          <w:rFonts w:ascii="Consolas" w:eastAsia="Times New Roman" w:hAnsi="Consolas" w:cs="Times New Roman"/>
          <w:color w:val="ABB2BF"/>
          <w:kern w:val="0"/>
          <w:sz w:val="22"/>
          <w:szCs w:val="22"/>
          <w:lang w:bidi="ar-SA"/>
        </w:rPr>
        <w:t>;</w:t>
      </w:r>
    </w:p>
    <w:p w14:paraId="0A36285A" w14:textId="52E08133" w:rsidR="001A2374" w:rsidRPr="001A2374" w:rsidRDefault="001A2374" w:rsidP="00FA7976">
      <w:pPr>
        <w:widowControl/>
        <w:shd w:val="clear" w:color="auto" w:fill="282C34"/>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w:t>
      </w:r>
    </w:p>
    <w:p w14:paraId="6CB994C6" w14:textId="3143F039" w:rsidR="00AD79AD" w:rsidRPr="00DB5762" w:rsidRDefault="001A2374" w:rsidP="00AD79AD">
      <w:pPr>
        <w:widowControl/>
        <w:shd w:val="clear" w:color="auto" w:fill="282C34"/>
        <w:tabs>
          <w:tab w:val="right" w:pos="7710"/>
        </w:tabs>
        <w:suppressAutoHyphens w:val="0"/>
        <w:autoSpaceDN/>
        <w:spacing w:line="345" w:lineRule="atLeast"/>
        <w:textAlignment w:val="auto"/>
        <w:rPr>
          <w:rFonts w:ascii="Consolas" w:eastAsia="Times New Roman" w:hAnsi="Consolas" w:cs="Times New Roman"/>
          <w:color w:val="ABB2BF"/>
          <w:kern w:val="0"/>
          <w:sz w:val="22"/>
          <w:szCs w:val="22"/>
          <w:lang w:bidi="ar-SA"/>
        </w:rPr>
      </w:pPr>
      <w:r w:rsidRPr="001A2374">
        <w:rPr>
          <w:rFonts w:ascii="Consolas" w:eastAsia="Times New Roman" w:hAnsi="Consolas" w:cs="Times New Roman"/>
          <w:color w:val="ABB2BF"/>
          <w:kern w:val="0"/>
          <w:sz w:val="22"/>
          <w:szCs w:val="22"/>
          <w:lang w:bidi="ar-SA"/>
        </w:rPr>
        <w:t>window.</w:t>
      </w:r>
      <w:r w:rsidRPr="001A2374">
        <w:rPr>
          <w:rFonts w:ascii="Consolas" w:eastAsia="Times New Roman" w:hAnsi="Consolas" w:cs="Times New Roman"/>
          <w:color w:val="E06C75"/>
          <w:kern w:val="0"/>
          <w:sz w:val="22"/>
          <w:szCs w:val="22"/>
          <w:lang w:bidi="ar-SA"/>
        </w:rPr>
        <w:t>onload</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56B6C2"/>
          <w:kern w:val="0"/>
          <w:sz w:val="22"/>
          <w:szCs w:val="22"/>
          <w:lang w:bidi="ar-SA"/>
        </w:rPr>
        <w:t>=</w:t>
      </w:r>
      <w:r w:rsidRPr="001A2374">
        <w:rPr>
          <w:rFonts w:ascii="Consolas" w:eastAsia="Times New Roman" w:hAnsi="Consolas" w:cs="Times New Roman"/>
          <w:color w:val="ABB2BF"/>
          <w:kern w:val="0"/>
          <w:sz w:val="22"/>
          <w:szCs w:val="22"/>
          <w:lang w:bidi="ar-SA"/>
        </w:rPr>
        <w:t xml:space="preserve"> </w:t>
      </w:r>
      <w:r w:rsidRPr="001A2374">
        <w:rPr>
          <w:rFonts w:ascii="Consolas" w:eastAsia="Times New Roman" w:hAnsi="Consolas" w:cs="Times New Roman"/>
          <w:color w:val="61AFEF"/>
          <w:kern w:val="0"/>
          <w:sz w:val="22"/>
          <w:szCs w:val="22"/>
          <w:lang w:bidi="ar-SA"/>
        </w:rPr>
        <w:t>slideShow</w:t>
      </w:r>
      <w:r w:rsidRPr="001A2374">
        <w:rPr>
          <w:rFonts w:ascii="Consolas" w:eastAsia="Times New Roman" w:hAnsi="Consolas" w:cs="Times New Roman"/>
          <w:color w:val="ABB2BF"/>
          <w:kern w:val="0"/>
          <w:sz w:val="22"/>
          <w:szCs w:val="22"/>
          <w:lang w:bidi="ar-SA"/>
        </w:rPr>
        <w:t>();</w:t>
      </w:r>
      <w:r w:rsidR="00C822BA">
        <w:rPr>
          <w:rFonts w:ascii="Consolas" w:eastAsia="Times New Roman" w:hAnsi="Consolas" w:cs="Times New Roman"/>
          <w:color w:val="ABB2BF"/>
          <w:kern w:val="0"/>
          <w:sz w:val="22"/>
          <w:szCs w:val="22"/>
          <w:lang w:bidi="ar-SA"/>
        </w:rPr>
        <w:tab/>
      </w:r>
    </w:p>
    <w:p w14:paraId="4919FE78" w14:textId="27E0ECB8" w:rsidR="007D5D17" w:rsidRDefault="00B925B9" w:rsidP="00E80CE2">
      <w:pPr>
        <w:pStyle w:val="Rubrik3"/>
        <w:rPr>
          <w:lang w:bidi="ar-IQ"/>
        </w:rPr>
      </w:pPr>
      <w:bookmarkStart w:id="14" w:name="_Toc126206823"/>
      <w:r>
        <w:rPr>
          <w:lang w:bidi="ar-IQ"/>
        </w:rPr>
        <w:lastRenderedPageBreak/>
        <w:t>Produktlista</w:t>
      </w:r>
      <w:bookmarkEnd w:id="14"/>
    </w:p>
    <w:p w14:paraId="22CEA9C6" w14:textId="4619B524" w:rsidR="00830626" w:rsidRDefault="007E1FFF" w:rsidP="00DD410D">
      <w:pPr>
        <w:pStyle w:val="Textbody"/>
        <w:rPr>
          <w:lang w:bidi="ar-IQ"/>
        </w:rPr>
      </w:pPr>
      <w:r w:rsidRPr="007E1FFF">
        <w:rPr>
          <w:lang w:bidi="ar-IQ"/>
        </w:rPr>
        <w:t>Produktlistan skapades med HTML och SCSS. Koden</w:t>
      </w:r>
      <w:r w:rsidR="00933705">
        <w:rPr>
          <w:lang w:bidi="ar-IQ"/>
        </w:rPr>
        <w:t xml:space="preserve"> börjar med</w:t>
      </w:r>
      <w:r w:rsidRPr="007E1FFF">
        <w:rPr>
          <w:lang w:bidi="ar-IQ"/>
        </w:rPr>
        <w:t xml:space="preserve"> en div med klassen "center-all" som användes som behållare för</w:t>
      </w:r>
      <w:r w:rsidR="00AF3F2F">
        <w:rPr>
          <w:lang w:bidi="ar-IQ"/>
        </w:rPr>
        <w:t xml:space="preserve"> att centrera</w:t>
      </w:r>
      <w:r w:rsidRPr="007E1FFF">
        <w:rPr>
          <w:lang w:bidi="ar-IQ"/>
        </w:rPr>
        <w:t xml:space="preserve"> produktlistan. Inom denna div </w:t>
      </w:r>
      <w:r w:rsidR="00100F2F">
        <w:rPr>
          <w:lang w:bidi="ar-IQ"/>
        </w:rPr>
        <w:t>finns</w:t>
      </w:r>
      <w:r w:rsidRPr="007E1FFF">
        <w:rPr>
          <w:lang w:bidi="ar-IQ"/>
        </w:rPr>
        <w:t xml:space="preserve"> det en annan div med en klass av "</w:t>
      </w:r>
      <w:proofErr w:type="spellStart"/>
      <w:r w:rsidRPr="007E1FFF">
        <w:rPr>
          <w:lang w:bidi="ar-IQ"/>
        </w:rPr>
        <w:t>main</w:t>
      </w:r>
      <w:proofErr w:type="spellEnd"/>
      <w:r w:rsidRPr="007E1FFF">
        <w:rPr>
          <w:lang w:bidi="ar-IQ"/>
        </w:rPr>
        <w:t>-</w:t>
      </w:r>
      <w:proofErr w:type="spellStart"/>
      <w:r w:rsidRPr="007E1FFF">
        <w:rPr>
          <w:lang w:bidi="ar-IQ"/>
        </w:rPr>
        <w:t>content</w:t>
      </w:r>
      <w:proofErr w:type="spellEnd"/>
      <w:r w:rsidRPr="007E1FFF">
        <w:rPr>
          <w:lang w:bidi="ar-IQ"/>
        </w:rPr>
        <w:t xml:space="preserve">-div" som användes för att skapa en </w:t>
      </w:r>
      <w:proofErr w:type="spellStart"/>
      <w:r>
        <w:rPr>
          <w:lang w:bidi="ar-IQ"/>
        </w:rPr>
        <w:t>grid</w:t>
      </w:r>
      <w:proofErr w:type="spellEnd"/>
      <w:r w:rsidR="007509B0">
        <w:rPr>
          <w:lang w:bidi="ar-IQ"/>
        </w:rPr>
        <w:t>-</w:t>
      </w:r>
      <w:r>
        <w:rPr>
          <w:lang w:bidi="ar-IQ"/>
        </w:rPr>
        <w:t>layout</w:t>
      </w:r>
      <w:r w:rsidRPr="007E1FFF">
        <w:rPr>
          <w:lang w:bidi="ar-IQ"/>
        </w:rPr>
        <w:t xml:space="preserve"> för produktlistan</w:t>
      </w:r>
      <w:r w:rsidR="00590C5F">
        <w:rPr>
          <w:lang w:bidi="ar-IQ"/>
        </w:rPr>
        <w:t xml:space="preserve">. Grid layouten </w:t>
      </w:r>
      <w:r w:rsidR="00590C5F" w:rsidRPr="00590C5F">
        <w:rPr>
          <w:lang w:bidi="ar-IQ"/>
        </w:rPr>
        <w:t>hade ett visst antal kolumner och ett mellanrum mellan varje objekt.</w:t>
      </w:r>
    </w:p>
    <w:p w14:paraId="42CD8E01" w14:textId="10CF3CF7" w:rsidR="00830626" w:rsidRDefault="00830626" w:rsidP="00DD410D">
      <w:pPr>
        <w:pStyle w:val="Textbody"/>
        <w:rPr>
          <w:lang w:bidi="ar-IQ"/>
        </w:rPr>
      </w:pPr>
      <w:r w:rsidRPr="00830626">
        <w:rPr>
          <w:lang w:bidi="ar-IQ"/>
        </w:rPr>
        <w:t>Koden "</w:t>
      </w:r>
      <w:proofErr w:type="spellStart"/>
      <w:r w:rsidRPr="00830626">
        <w:rPr>
          <w:lang w:bidi="ar-IQ"/>
        </w:rPr>
        <w:t>grid</w:t>
      </w:r>
      <w:proofErr w:type="spellEnd"/>
      <w:r w:rsidRPr="00830626">
        <w:rPr>
          <w:lang w:bidi="ar-IQ"/>
        </w:rPr>
        <w:t>-template-</w:t>
      </w:r>
      <w:proofErr w:type="spellStart"/>
      <w:r w:rsidRPr="00830626">
        <w:rPr>
          <w:lang w:bidi="ar-IQ"/>
        </w:rPr>
        <w:t>columns</w:t>
      </w:r>
      <w:proofErr w:type="spellEnd"/>
      <w:r w:rsidRPr="00830626">
        <w:rPr>
          <w:lang w:bidi="ar-IQ"/>
        </w:rPr>
        <w:t xml:space="preserve">: </w:t>
      </w:r>
      <w:proofErr w:type="spellStart"/>
      <w:proofErr w:type="gramStart"/>
      <w:r w:rsidRPr="00830626">
        <w:rPr>
          <w:lang w:bidi="ar-IQ"/>
        </w:rPr>
        <w:t>repeat</w:t>
      </w:r>
      <w:proofErr w:type="spellEnd"/>
      <w:r w:rsidRPr="00830626">
        <w:rPr>
          <w:lang w:bidi="ar-IQ"/>
        </w:rPr>
        <w:t>(</w:t>
      </w:r>
      <w:proofErr w:type="gramEnd"/>
      <w:r w:rsidRPr="00830626">
        <w:rPr>
          <w:lang w:bidi="ar-IQ"/>
        </w:rPr>
        <w:t xml:space="preserve">auto-fit, </w:t>
      </w:r>
      <w:proofErr w:type="spellStart"/>
      <w:r w:rsidRPr="00830626">
        <w:rPr>
          <w:lang w:bidi="ar-IQ"/>
        </w:rPr>
        <w:t>minmax</w:t>
      </w:r>
      <w:proofErr w:type="spellEnd"/>
      <w:r w:rsidRPr="00830626">
        <w:rPr>
          <w:lang w:bidi="ar-IQ"/>
        </w:rPr>
        <w:t xml:space="preserve">(20rem, 1fr))" används för att </w:t>
      </w:r>
      <w:r>
        <w:rPr>
          <w:lang w:bidi="ar-IQ"/>
        </w:rPr>
        <w:t>age</w:t>
      </w:r>
      <w:r w:rsidRPr="00830626">
        <w:rPr>
          <w:lang w:bidi="ar-IQ"/>
        </w:rPr>
        <w:t xml:space="preserve"> att rutnätet ska ha ett antal kolumner som automatiskt anpassas för att passa det tillgängliga utrymmet, där varje kolumn har en minsta bredd på 20rem och en maximal bredd av 1fr. Detta gör att rutnätet automatiskt kan justera antalet kolumner beroende på storleken på skärmen, </w:t>
      </w:r>
      <w:r w:rsidR="00455B19">
        <w:rPr>
          <w:lang w:bidi="ar-IQ"/>
        </w:rPr>
        <w:t>för att</w:t>
      </w:r>
      <w:r w:rsidRPr="00830626">
        <w:rPr>
          <w:lang w:bidi="ar-IQ"/>
        </w:rPr>
        <w:t xml:space="preserve"> </w:t>
      </w:r>
      <w:r w:rsidR="00902679" w:rsidRPr="00830626">
        <w:rPr>
          <w:lang w:bidi="ar-IQ"/>
        </w:rPr>
        <w:t>säkerställa</w:t>
      </w:r>
      <w:r w:rsidRPr="00830626">
        <w:rPr>
          <w:lang w:bidi="ar-IQ"/>
        </w:rPr>
        <w:t xml:space="preserve"> att produkterna </w:t>
      </w:r>
      <w:r>
        <w:rPr>
          <w:lang w:bidi="ar-IQ"/>
        </w:rPr>
        <w:t xml:space="preserve">är </w:t>
      </w:r>
      <w:r w:rsidR="00A66094">
        <w:rPr>
          <w:lang w:bidi="ar-IQ"/>
        </w:rPr>
        <w:t>responsiva</w:t>
      </w:r>
      <w:r>
        <w:rPr>
          <w:lang w:bidi="ar-IQ"/>
        </w:rPr>
        <w:t>.</w:t>
      </w:r>
    </w:p>
    <w:p w14:paraId="7BF20A64" w14:textId="4C73DBE9" w:rsidR="00B1113A" w:rsidRDefault="00590C5F" w:rsidP="00A57D66">
      <w:pPr>
        <w:pStyle w:val="Textbody"/>
        <w:rPr>
          <w:lang w:bidi="ar-IQ"/>
        </w:rPr>
      </w:pPr>
      <w:r w:rsidRPr="00590C5F">
        <w:rPr>
          <w:lang w:bidi="ar-IQ"/>
        </w:rPr>
        <w:t xml:space="preserve">Varje objekt i listan var insvept i en </w:t>
      </w:r>
      <w:proofErr w:type="spellStart"/>
      <w:r>
        <w:rPr>
          <w:lang w:bidi="ar-IQ"/>
        </w:rPr>
        <w:t>anchor</w:t>
      </w:r>
      <w:proofErr w:type="spellEnd"/>
      <w:r>
        <w:rPr>
          <w:lang w:bidi="ar-IQ"/>
        </w:rPr>
        <w:t xml:space="preserve"> tag</w:t>
      </w:r>
      <w:r w:rsidRPr="00590C5F">
        <w:rPr>
          <w:lang w:bidi="ar-IQ"/>
        </w:rPr>
        <w:t xml:space="preserve"> för att göra dem klickbara och </w:t>
      </w:r>
      <w:r w:rsidR="00A6171E">
        <w:rPr>
          <w:lang w:bidi="ar-IQ"/>
        </w:rPr>
        <w:t>anslutna</w:t>
      </w:r>
      <w:r w:rsidRPr="00590C5F">
        <w:rPr>
          <w:lang w:bidi="ar-IQ"/>
        </w:rPr>
        <w:t xml:space="preserve"> till </w:t>
      </w:r>
      <w:r w:rsidR="00207805">
        <w:rPr>
          <w:lang w:bidi="ar-IQ"/>
        </w:rPr>
        <w:t>respektive produktens</w:t>
      </w:r>
      <w:r w:rsidRPr="00590C5F">
        <w:rPr>
          <w:lang w:bidi="ar-IQ"/>
        </w:rPr>
        <w:t xml:space="preserve"> sida. Varje artikel bestod av en div med en klass av "box-</w:t>
      </w:r>
      <w:proofErr w:type="spellStart"/>
      <w:r w:rsidRPr="00590C5F">
        <w:rPr>
          <w:lang w:bidi="ar-IQ"/>
        </w:rPr>
        <w:t>card</w:t>
      </w:r>
      <w:proofErr w:type="spellEnd"/>
      <w:r w:rsidRPr="00590C5F">
        <w:rPr>
          <w:lang w:bidi="ar-IQ"/>
        </w:rPr>
        <w:t>" som användes för att styla produktkortet. Kortet hade en bild, en titel och ett pris för produkten.</w:t>
      </w:r>
      <w:r>
        <w:rPr>
          <w:lang w:bidi="ar-IQ"/>
        </w:rPr>
        <w:t xml:space="preserve"> </w:t>
      </w:r>
      <w:r w:rsidR="00830626" w:rsidRPr="00830626">
        <w:rPr>
          <w:lang w:bidi="ar-IQ"/>
        </w:rPr>
        <w:t>Bilden lades till med hjälp av en "</w:t>
      </w:r>
      <w:proofErr w:type="spellStart"/>
      <w:r w:rsidR="00830626" w:rsidRPr="00830626">
        <w:rPr>
          <w:lang w:bidi="ar-IQ"/>
        </w:rPr>
        <w:t>img</w:t>
      </w:r>
      <w:proofErr w:type="spellEnd"/>
      <w:r w:rsidR="00830626" w:rsidRPr="00830626">
        <w:rPr>
          <w:lang w:bidi="ar-IQ"/>
        </w:rPr>
        <w:t>"-tagg och titeln och priset lades till med "h2"-taggar med motsvarande klasser för att utforma dem. Klassen "box-</w:t>
      </w:r>
      <w:proofErr w:type="spellStart"/>
      <w:r w:rsidR="00830626" w:rsidRPr="00830626">
        <w:rPr>
          <w:lang w:bidi="ar-IQ"/>
        </w:rPr>
        <w:t>card</w:t>
      </w:r>
      <w:proofErr w:type="spellEnd"/>
      <w:r w:rsidR="00830626" w:rsidRPr="00830626">
        <w:rPr>
          <w:lang w:bidi="ar-IQ"/>
        </w:rPr>
        <w:t xml:space="preserve">" användes för att </w:t>
      </w:r>
      <w:r w:rsidR="00212670">
        <w:rPr>
          <w:lang w:bidi="ar-IQ"/>
        </w:rPr>
        <w:t>designa</w:t>
      </w:r>
      <w:r w:rsidR="00830626" w:rsidRPr="00830626">
        <w:rPr>
          <w:lang w:bidi="ar-IQ"/>
        </w:rPr>
        <w:t xml:space="preserve"> det produktkortet,</w:t>
      </w:r>
      <w:r w:rsidR="00212670">
        <w:rPr>
          <w:lang w:bidi="ar-IQ"/>
        </w:rPr>
        <w:t xml:space="preserve"> </w:t>
      </w:r>
      <w:r w:rsidR="00580784">
        <w:rPr>
          <w:lang w:bidi="ar-IQ"/>
        </w:rPr>
        <w:t>stil</w:t>
      </w:r>
      <w:r w:rsidR="00212670">
        <w:rPr>
          <w:lang w:bidi="ar-IQ"/>
        </w:rPr>
        <w:t xml:space="preserve"> som</w:t>
      </w:r>
      <w:r w:rsidR="00830626" w:rsidRPr="00830626">
        <w:rPr>
          <w:lang w:bidi="ar-IQ"/>
        </w:rPr>
        <w:t xml:space="preserve"> bakgrundsfärg, box-skugga och </w:t>
      </w:r>
      <w:proofErr w:type="gramStart"/>
      <w:r w:rsidR="00EC4B05" w:rsidRPr="00830626">
        <w:rPr>
          <w:lang w:bidi="ar-IQ"/>
        </w:rPr>
        <w:t>kant</w:t>
      </w:r>
      <w:r w:rsidR="00EC4B05">
        <w:rPr>
          <w:lang w:bidi="ar-IQ"/>
        </w:rPr>
        <w:t xml:space="preserve"> radie</w:t>
      </w:r>
      <w:proofErr w:type="gramEnd"/>
      <w:r w:rsidR="00212670">
        <w:rPr>
          <w:lang w:bidi="ar-IQ"/>
        </w:rPr>
        <w:t xml:space="preserve"> valdes</w:t>
      </w:r>
      <w:r w:rsidR="00830626" w:rsidRPr="00830626">
        <w:rPr>
          <w:lang w:bidi="ar-IQ"/>
        </w:rPr>
        <w:t>.</w:t>
      </w:r>
      <w:r w:rsidR="003652AA">
        <w:rPr>
          <w:lang w:bidi="ar-IQ"/>
        </w:rPr>
        <w:t xml:space="preserve"> Koden för produktlistan utnyttjades senare för att presentera produkter på båda startsidan </w:t>
      </w:r>
      <w:r w:rsidR="00384F48">
        <w:rPr>
          <w:lang w:bidi="ar-IQ"/>
        </w:rPr>
        <w:t>och</w:t>
      </w:r>
      <w:r w:rsidR="003652AA">
        <w:rPr>
          <w:lang w:bidi="ar-IQ"/>
        </w:rPr>
        <w:t xml:space="preserve"> </w:t>
      </w:r>
      <w:r w:rsidR="00981C08">
        <w:rPr>
          <w:lang w:bidi="ar-IQ"/>
        </w:rPr>
        <w:t>produkter sidan</w:t>
      </w:r>
      <w:r w:rsidR="003652AA">
        <w:rPr>
          <w:lang w:bidi="ar-IQ"/>
        </w:rPr>
        <w:t>.</w:t>
      </w:r>
    </w:p>
    <w:p w14:paraId="0088F78D" w14:textId="77777777" w:rsidR="00400763" w:rsidRDefault="00400763" w:rsidP="00A57D66">
      <w:pPr>
        <w:pStyle w:val="Textbody"/>
        <w:rPr>
          <w:lang w:bidi="ar-IQ"/>
        </w:rPr>
      </w:pPr>
    </w:p>
    <w:p w14:paraId="2AC20FBC" w14:textId="040FD13F" w:rsidR="004E3E09" w:rsidRDefault="00B369BD" w:rsidP="00E80CE2">
      <w:pPr>
        <w:pStyle w:val="Rubrik3"/>
        <w:rPr>
          <w:lang w:bidi="ar-IQ"/>
        </w:rPr>
      </w:pPr>
      <w:bookmarkStart w:id="15" w:name="_Toc126206824"/>
      <w:r>
        <w:rPr>
          <w:lang w:bidi="ar-IQ"/>
        </w:rPr>
        <w:t>Artikel/Produkt sida</w:t>
      </w:r>
      <w:bookmarkEnd w:id="15"/>
    </w:p>
    <w:p w14:paraId="06D70B17" w14:textId="4346431C" w:rsidR="00476CFB" w:rsidRDefault="00476CFB" w:rsidP="00476CFB">
      <w:pPr>
        <w:pStyle w:val="Textbody"/>
        <w:rPr>
          <w:lang w:bidi="ar-IQ"/>
        </w:rPr>
      </w:pPr>
      <w:r>
        <w:rPr>
          <w:lang w:bidi="ar-IQ"/>
        </w:rPr>
        <w:t xml:space="preserve">Produktsidan byggdes med HTML och SCSS. HTML-koden skapar en behållare för produktinformationen, som är uppdelad i två sektioner: </w:t>
      </w:r>
      <w:r w:rsidR="004F4C8B">
        <w:rPr>
          <w:lang w:bidi="ar-IQ"/>
        </w:rPr>
        <w:t>en image</w:t>
      </w:r>
      <w:r>
        <w:rPr>
          <w:lang w:bidi="ar-IQ"/>
        </w:rPr>
        <w:t>-container och en .info-</w:t>
      </w:r>
      <w:proofErr w:type="spellStart"/>
      <w:r>
        <w:rPr>
          <w:lang w:bidi="ar-IQ"/>
        </w:rPr>
        <w:t>buy</w:t>
      </w:r>
      <w:proofErr w:type="spellEnd"/>
      <w:r>
        <w:rPr>
          <w:lang w:bidi="ar-IQ"/>
        </w:rPr>
        <w:t>-behållare. Bildbehållaren innehåller en bild av produkten och är designad för att vara flexibel för att anpassa sig till bildens storlek. Info-köp-behållaren innehåller titel, pris och beskrivning av produkten. Den innehåller också en knapp för att köpa produkten.</w:t>
      </w:r>
    </w:p>
    <w:p w14:paraId="6AFBA483" w14:textId="4A60C614" w:rsidR="003B741B" w:rsidRDefault="00476CFB" w:rsidP="00C822BA">
      <w:pPr>
        <w:pStyle w:val="Textbody"/>
        <w:rPr>
          <w:lang w:bidi="ar-IQ"/>
        </w:rPr>
      </w:pPr>
      <w:r>
        <w:rPr>
          <w:lang w:bidi="ar-IQ"/>
        </w:rPr>
        <w:t xml:space="preserve">SCSS-koden utformar produktsidan genom att skapa en flexibel layout med </w:t>
      </w:r>
      <w:proofErr w:type="spellStart"/>
      <w:r>
        <w:rPr>
          <w:lang w:bidi="ar-IQ"/>
        </w:rPr>
        <w:t>flexbox</w:t>
      </w:r>
      <w:proofErr w:type="spellEnd"/>
      <w:r>
        <w:rPr>
          <w:lang w:bidi="ar-IQ"/>
        </w:rPr>
        <w:t xml:space="preserve">-systemet. Produkt-info-behållare-klassen är inställd på </w:t>
      </w:r>
      <w:proofErr w:type="spellStart"/>
      <w:r>
        <w:rPr>
          <w:lang w:bidi="ar-IQ"/>
        </w:rPr>
        <w:t>flex</w:t>
      </w:r>
      <w:proofErr w:type="spellEnd"/>
      <w:r>
        <w:rPr>
          <w:lang w:bidi="ar-IQ"/>
        </w:rPr>
        <w:t xml:space="preserve">, för att skapa en </w:t>
      </w:r>
      <w:r w:rsidR="00D10EBD">
        <w:rPr>
          <w:lang w:bidi="ar-IQ"/>
        </w:rPr>
        <w:t>responsiv</w:t>
      </w:r>
      <w:r>
        <w:rPr>
          <w:lang w:bidi="ar-IQ"/>
        </w:rPr>
        <w:t xml:space="preserve"> layout. </w:t>
      </w:r>
      <w:r w:rsidR="000541C6">
        <w:rPr>
          <w:lang w:bidi="ar-IQ"/>
        </w:rPr>
        <w:t>Både. image</w:t>
      </w:r>
      <w:r>
        <w:rPr>
          <w:lang w:bidi="ar-IQ"/>
        </w:rPr>
        <w:t>-container-klassen och .info-</w:t>
      </w:r>
      <w:proofErr w:type="spellStart"/>
      <w:r>
        <w:rPr>
          <w:lang w:bidi="ar-IQ"/>
        </w:rPr>
        <w:t>buy</w:t>
      </w:r>
      <w:proofErr w:type="spellEnd"/>
      <w:r>
        <w:rPr>
          <w:lang w:bidi="ar-IQ"/>
        </w:rPr>
        <w:t>-container</w:t>
      </w:r>
      <w:r w:rsidR="00D10EBD">
        <w:rPr>
          <w:lang w:bidi="ar-IQ"/>
        </w:rPr>
        <w:t xml:space="preserve"> </w:t>
      </w:r>
      <w:r>
        <w:rPr>
          <w:lang w:bidi="ar-IQ"/>
        </w:rPr>
        <w:t xml:space="preserve">klassen var inställda på flex:1, vilket gjorde att de två sektionerna kunde delas lika i storlek. Layouten är inställd på </w:t>
      </w:r>
      <w:proofErr w:type="spellStart"/>
      <w:r>
        <w:rPr>
          <w:lang w:bidi="ar-IQ"/>
        </w:rPr>
        <w:t>flex</w:t>
      </w:r>
      <w:proofErr w:type="spellEnd"/>
      <w:r>
        <w:rPr>
          <w:lang w:bidi="ar-IQ"/>
        </w:rPr>
        <w:t>-wrap: wrap, vilket gjorde att barnelementet kunde lindas om de överskrider bredden på den överordnade behållaren. Produktinfo-containerklassen ha</w:t>
      </w:r>
      <w:r w:rsidR="00D10EBD">
        <w:rPr>
          <w:lang w:bidi="ar-IQ"/>
        </w:rPr>
        <w:t xml:space="preserve">de </w:t>
      </w:r>
      <w:r>
        <w:rPr>
          <w:lang w:bidi="ar-IQ"/>
        </w:rPr>
        <w:t>en maxbredd på 90rem, vilket används för att begränsa</w:t>
      </w:r>
      <w:r w:rsidR="0059383B">
        <w:rPr>
          <w:lang w:bidi="ar-IQ"/>
        </w:rPr>
        <w:t xml:space="preserve"> och centrera</w:t>
      </w:r>
      <w:r>
        <w:rPr>
          <w:lang w:bidi="ar-IQ"/>
        </w:rPr>
        <w:t xml:space="preserve"> behållarens bredd. </w:t>
      </w:r>
      <w:r w:rsidR="00E9213C">
        <w:rPr>
          <w:lang w:bidi="ar-IQ"/>
        </w:rPr>
        <w:t>Overflow</w:t>
      </w:r>
      <w:r>
        <w:rPr>
          <w:lang w:bidi="ar-IQ"/>
        </w:rPr>
        <w:t xml:space="preserve"> </w:t>
      </w:r>
      <w:r w:rsidR="00E9213C">
        <w:rPr>
          <w:lang w:bidi="ar-IQ"/>
        </w:rPr>
        <w:t>va</w:t>
      </w:r>
      <w:r>
        <w:rPr>
          <w:lang w:bidi="ar-IQ"/>
        </w:rPr>
        <w:t>r inställt på dolt för att säkerställa att innehållet inuti behållaren inte är synligt utanför den.</w:t>
      </w:r>
    </w:p>
    <w:p w14:paraId="28ABC1C9" w14:textId="0BDA1968" w:rsidR="00E16208" w:rsidRDefault="00E16208" w:rsidP="00C822BA">
      <w:pPr>
        <w:pStyle w:val="Textbody"/>
        <w:rPr>
          <w:lang w:bidi="ar-IQ"/>
        </w:rPr>
      </w:pPr>
    </w:p>
    <w:p w14:paraId="490D721D" w14:textId="77777777" w:rsidR="00E16208" w:rsidRDefault="00E16208" w:rsidP="00C822BA">
      <w:pPr>
        <w:pStyle w:val="Textbody"/>
        <w:rPr>
          <w:lang w:bidi="ar-IQ"/>
        </w:rPr>
      </w:pPr>
    </w:p>
    <w:p w14:paraId="7093AA13" w14:textId="772A5A2E" w:rsidR="003B741B" w:rsidRDefault="00D840B2" w:rsidP="00E80CE2">
      <w:pPr>
        <w:pStyle w:val="Rubrik3"/>
        <w:rPr>
          <w:lang w:bidi="ar-IQ"/>
        </w:rPr>
      </w:pPr>
      <w:bookmarkStart w:id="16" w:name="_Toc126206825"/>
      <w:r>
        <w:rPr>
          <w:lang w:bidi="ar-IQ"/>
        </w:rPr>
        <w:lastRenderedPageBreak/>
        <w:t>Kassasida</w:t>
      </w:r>
      <w:bookmarkEnd w:id="16"/>
    </w:p>
    <w:p w14:paraId="1A6DA045" w14:textId="37DD0A41" w:rsidR="005B1529" w:rsidRDefault="00D840B2" w:rsidP="00476CFB">
      <w:pPr>
        <w:pStyle w:val="Textbody"/>
        <w:rPr>
          <w:lang w:bidi="ar-IQ"/>
        </w:rPr>
      </w:pPr>
      <w:r w:rsidRPr="00D840B2">
        <w:rPr>
          <w:lang w:bidi="ar-IQ"/>
        </w:rPr>
        <w:t xml:space="preserve">Kassasidan byggdes med HTML och SCSS. HTML-strukturen på sidan inkluderade en huvudbehållare, som var uppdelad i två sektioner: produktlistasektionen och totalprissektionen. Produktlistsektionen byggdes upp med hjälp av en tabell, där varje rad representerade en produkt, och innehöll en kolumn för produktbilden, en kolumn för produktnamnet, en kolumn för kvantiteten och en kolumn för produktpriset. Bilden i den första kolumnen var insvept i en </w:t>
      </w:r>
      <w:proofErr w:type="spellStart"/>
      <w:r w:rsidRPr="00D840B2">
        <w:rPr>
          <w:lang w:bidi="ar-IQ"/>
        </w:rPr>
        <w:t>ankartagg</w:t>
      </w:r>
      <w:proofErr w:type="spellEnd"/>
      <w:r w:rsidRPr="00D840B2">
        <w:rPr>
          <w:lang w:bidi="ar-IQ"/>
        </w:rPr>
        <w:t xml:space="preserve">, som kopplades till ett </w:t>
      </w:r>
      <w:proofErr w:type="spellStart"/>
      <w:r w:rsidRPr="00D840B2">
        <w:rPr>
          <w:lang w:bidi="ar-IQ"/>
        </w:rPr>
        <w:t>Lightbox</w:t>
      </w:r>
      <w:proofErr w:type="spellEnd"/>
      <w:r w:rsidRPr="00D840B2">
        <w:rPr>
          <w:lang w:bidi="ar-IQ"/>
        </w:rPr>
        <w:t xml:space="preserve">-bibliotek för att visa bilden i större storlek när </w:t>
      </w:r>
      <w:r w:rsidR="00945239">
        <w:rPr>
          <w:lang w:bidi="ar-IQ"/>
        </w:rPr>
        <w:t>den blev utvald</w:t>
      </w:r>
      <w:r w:rsidRPr="00D840B2">
        <w:rPr>
          <w:lang w:bidi="ar-IQ"/>
        </w:rPr>
        <w:t>.</w:t>
      </w:r>
    </w:p>
    <w:p w14:paraId="514B859A" w14:textId="172D8940" w:rsidR="00BC507C" w:rsidRDefault="000649B1" w:rsidP="00DE59DA">
      <w:pPr>
        <w:pStyle w:val="Textbody"/>
        <w:rPr>
          <w:lang w:bidi="ar-IQ"/>
        </w:rPr>
      </w:pPr>
      <w:r w:rsidRPr="000649B1">
        <w:rPr>
          <w:lang w:bidi="ar-IQ"/>
        </w:rPr>
        <w:t xml:space="preserve">CSS för kassasidan byggdes med SCSS. Sidans huvudbehållare fick en maximal bredd, en bakgrundsfärg och en </w:t>
      </w:r>
      <w:proofErr w:type="spellStart"/>
      <w:r w:rsidRPr="000649B1">
        <w:rPr>
          <w:lang w:bidi="ar-IQ"/>
        </w:rPr>
        <w:t>kantradie</w:t>
      </w:r>
      <w:proofErr w:type="spellEnd"/>
      <w:r w:rsidRPr="000649B1">
        <w:rPr>
          <w:lang w:bidi="ar-IQ"/>
        </w:rPr>
        <w:t xml:space="preserve">. Layouten på sidan var inställd för att visa som </w:t>
      </w:r>
      <w:proofErr w:type="spellStart"/>
      <w:r w:rsidRPr="000649B1">
        <w:rPr>
          <w:lang w:bidi="ar-IQ"/>
        </w:rPr>
        <w:t>flex</w:t>
      </w:r>
      <w:proofErr w:type="spellEnd"/>
      <w:r w:rsidRPr="000649B1">
        <w:rPr>
          <w:lang w:bidi="ar-IQ"/>
        </w:rPr>
        <w:t xml:space="preserve"> och vara ordnad i en rad med utrymme runt elementen. Produktlistan och totalprissektionerna fick specifika </w:t>
      </w:r>
      <w:proofErr w:type="spellStart"/>
      <w:r w:rsidRPr="000649B1">
        <w:rPr>
          <w:lang w:bidi="ar-IQ"/>
        </w:rPr>
        <w:t>flexvärden</w:t>
      </w:r>
      <w:proofErr w:type="spellEnd"/>
      <w:r w:rsidRPr="000649B1">
        <w:rPr>
          <w:lang w:bidi="ar-IQ"/>
        </w:rPr>
        <w:t xml:space="preserve"> på 1/3 för totalprissektionen</w:t>
      </w:r>
      <w:r w:rsidR="000539EF">
        <w:rPr>
          <w:lang w:bidi="ar-IQ"/>
        </w:rPr>
        <w:t xml:space="preserve"> för att beskriva att ena sidan 3 gånger mindre i bredd</w:t>
      </w:r>
      <w:r w:rsidRPr="000649B1">
        <w:rPr>
          <w:lang w:bidi="ar-IQ"/>
        </w:rPr>
        <w:t>. Tabellen i produktlistsektionen utformades med specifika teckenstorlekar och kantstilar för tabellrubrikerna och datacellerna. Sidan gjordes också responsiv med hjälp av 'media-</w:t>
      </w:r>
      <w:proofErr w:type="spellStart"/>
      <w:r w:rsidRPr="000649B1">
        <w:rPr>
          <w:lang w:bidi="ar-IQ"/>
        </w:rPr>
        <w:t>queries</w:t>
      </w:r>
      <w:proofErr w:type="spellEnd"/>
      <w:r w:rsidRPr="000649B1">
        <w:rPr>
          <w:lang w:bidi="ar-IQ"/>
        </w:rPr>
        <w:t>' för att justera layouten för mindre skärmar. Det är också värt att nämna att skuggorna och gradientbakgrunden genererades med hjälp av onlinetjänster.</w:t>
      </w:r>
    </w:p>
    <w:p w14:paraId="6FCDD6F2" w14:textId="32442E9F" w:rsidR="00194EC5" w:rsidRDefault="007F1C82" w:rsidP="00E80CE2">
      <w:pPr>
        <w:pStyle w:val="Rubrik3"/>
        <w:rPr>
          <w:lang w:bidi="ar-IQ"/>
        </w:rPr>
      </w:pPr>
      <w:bookmarkStart w:id="17" w:name="_Toc126206826"/>
      <w:r>
        <w:rPr>
          <w:lang w:bidi="ar-IQ"/>
        </w:rPr>
        <w:t>Om oss</w:t>
      </w:r>
      <w:bookmarkEnd w:id="17"/>
    </w:p>
    <w:p w14:paraId="4A23D6F5" w14:textId="6C35ED52" w:rsidR="00955D24" w:rsidRDefault="00955D24" w:rsidP="00955D24">
      <w:pPr>
        <w:pStyle w:val="Textbody"/>
        <w:rPr>
          <w:lang w:bidi="ar-IQ"/>
        </w:rPr>
      </w:pPr>
      <w:r w:rsidRPr="00955D24">
        <w:rPr>
          <w:lang w:bidi="ar-IQ"/>
        </w:rPr>
        <w:t xml:space="preserve">Designen på sidan Om oss var enkel och minimalistisk. HTML-strukturen på sidan skapades genom </w:t>
      </w:r>
      <w:r w:rsidR="00FA61AD">
        <w:rPr>
          <w:lang w:bidi="ar-IQ"/>
        </w:rPr>
        <w:t xml:space="preserve">att skapa en </w:t>
      </w:r>
      <w:proofErr w:type="spellStart"/>
      <w:r w:rsidR="00FA61AD">
        <w:rPr>
          <w:lang w:bidi="ar-IQ"/>
        </w:rPr>
        <w:t>main</w:t>
      </w:r>
      <w:proofErr w:type="spellEnd"/>
      <w:r w:rsidR="00FA61AD">
        <w:rPr>
          <w:lang w:bidi="ar-IQ"/>
        </w:rPr>
        <w:t>-container</w:t>
      </w:r>
      <w:r w:rsidRPr="00955D24">
        <w:rPr>
          <w:lang w:bidi="ar-IQ"/>
        </w:rPr>
        <w:t>, som innehöll sidans innehåll. Inuti huvudbehållaren fanns en behållare med klassen</w:t>
      </w:r>
      <w:r w:rsidR="00B25788">
        <w:rPr>
          <w:lang w:bidi="ar-IQ"/>
        </w:rPr>
        <w:t xml:space="preserve"> </w:t>
      </w:r>
      <w:proofErr w:type="spellStart"/>
      <w:r w:rsidR="00B25788">
        <w:rPr>
          <w:lang w:bidi="ar-IQ"/>
        </w:rPr>
        <w:t>about-us</w:t>
      </w:r>
      <w:proofErr w:type="spellEnd"/>
      <w:r w:rsidRPr="00955D24">
        <w:rPr>
          <w:lang w:bidi="ar-IQ"/>
        </w:rPr>
        <w:t xml:space="preserve"> som innehöll sidans textinnehåll. Texten var uppdelad i två avsnitt med var sin rubrik (h1) och ett stycke (p) som beskriver innehållet. Det första avsnittet handlade om företaget och det andra avsnittet handlade om webbutvecklaren.</w:t>
      </w:r>
    </w:p>
    <w:p w14:paraId="1788A20F" w14:textId="56BB6B23" w:rsidR="009318EF" w:rsidRPr="009318EF" w:rsidRDefault="00D96BDA" w:rsidP="00336133">
      <w:pPr>
        <w:pStyle w:val="Textbody"/>
        <w:rPr>
          <w:lang w:bidi="ar-IQ"/>
        </w:rPr>
      </w:pPr>
      <w:r w:rsidRPr="00D96BDA">
        <w:rPr>
          <w:lang w:bidi="ar-IQ"/>
        </w:rPr>
        <w:t>SCSS-designen skapades med fokus på enkelhet, vilket g</w:t>
      </w:r>
      <w:r>
        <w:rPr>
          <w:lang w:bidi="ar-IQ"/>
        </w:rPr>
        <w:t>jo</w:t>
      </w:r>
      <w:r w:rsidRPr="00D96BDA">
        <w:rPr>
          <w:lang w:bidi="ar-IQ"/>
        </w:rPr>
        <w:t>r</w:t>
      </w:r>
      <w:r>
        <w:rPr>
          <w:lang w:bidi="ar-IQ"/>
        </w:rPr>
        <w:t>de</w:t>
      </w:r>
      <w:r w:rsidRPr="00D96BDA">
        <w:rPr>
          <w:lang w:bidi="ar-IQ"/>
        </w:rPr>
        <w:t xml:space="preserve"> det enkelt för användaren att läsa och förstå innehållet.</w:t>
      </w:r>
      <w:r w:rsidR="009C7C94">
        <w:rPr>
          <w:lang w:bidi="ar-IQ"/>
        </w:rPr>
        <w:t xml:space="preserve"> </w:t>
      </w:r>
      <w:r w:rsidR="009C7C94" w:rsidRPr="009C7C94">
        <w:rPr>
          <w:lang w:bidi="ar-IQ"/>
        </w:rPr>
        <w:t>Sidans huvudbehållare fick vissa mått, bakgrundsfärg och en kant med en lätt skugga. Rubrikerna och styckena fick också specifika stilar, såsom teckenstorlek, färg och justering. Rubrikerna fick en röd bakgrundsfärg för att de skulle sticka ut. Dessutom användes en medi</w:t>
      </w:r>
      <w:r w:rsidR="009C7C94">
        <w:rPr>
          <w:lang w:bidi="ar-IQ"/>
        </w:rPr>
        <w:t>a-</w:t>
      </w:r>
      <w:proofErr w:type="spellStart"/>
      <w:r w:rsidR="009C7C94">
        <w:rPr>
          <w:lang w:bidi="ar-IQ"/>
        </w:rPr>
        <w:t>query</w:t>
      </w:r>
      <w:proofErr w:type="spellEnd"/>
      <w:r w:rsidR="009C7C94" w:rsidRPr="009C7C94">
        <w:rPr>
          <w:lang w:bidi="ar-IQ"/>
        </w:rPr>
        <w:t xml:space="preserve"> för att justera storleken på rubrikerna när sidan visades på en mindre skärm. Detta bidrog till att säkerställa att sidan var lätt att läsa och visuellt tilltalande på olika enheter.</w:t>
      </w:r>
    </w:p>
    <w:p w14:paraId="60AF9ED8" w14:textId="77777777" w:rsidR="00BA3B49" w:rsidRPr="00251271" w:rsidRDefault="00C02365">
      <w:pPr>
        <w:pStyle w:val="Rubrik1"/>
        <w:rPr>
          <w:rFonts w:ascii="FreeSerif" w:hAnsi="FreeSerif"/>
        </w:rPr>
      </w:pPr>
      <w:bookmarkStart w:id="18" w:name="_Toc126206827"/>
      <w:r w:rsidRPr="00251271">
        <w:rPr>
          <w:rFonts w:ascii="FreeSerif" w:hAnsi="FreeSerif"/>
        </w:rPr>
        <w:lastRenderedPageBreak/>
        <w:t>Resultat</w:t>
      </w:r>
      <w:bookmarkEnd w:id="18"/>
    </w:p>
    <w:p w14:paraId="2636792A" w14:textId="4A912907" w:rsidR="00BA3B49" w:rsidRDefault="00967D29" w:rsidP="00C046CF">
      <w:pPr>
        <w:pStyle w:val="Textbody"/>
        <w:rPr>
          <w:rFonts w:eastAsia="Arial Unicode MS" w:cs="Tahoma"/>
        </w:rPr>
      </w:pPr>
      <w:r w:rsidRPr="00967D29">
        <w:rPr>
          <w:rFonts w:eastAsia="Arial Unicode MS" w:cs="Tahoma"/>
        </w:rPr>
        <w:t>huvudmålen med projektet var att skapa en</w:t>
      </w:r>
      <w:r w:rsidR="00471DF7">
        <w:rPr>
          <w:rFonts w:eastAsia="Arial Unicode MS" w:cs="Tahoma"/>
        </w:rPr>
        <w:t xml:space="preserve"> </w:t>
      </w:r>
      <w:r w:rsidRPr="00967D29">
        <w:rPr>
          <w:rFonts w:eastAsia="Arial Unicode MS" w:cs="Tahoma"/>
        </w:rPr>
        <w:t xml:space="preserve">e-handelssida, samt att använda olika designverktyg för </w:t>
      </w:r>
      <w:r w:rsidR="00471DF7">
        <w:rPr>
          <w:rFonts w:eastAsia="Arial Unicode MS" w:cs="Tahoma"/>
        </w:rPr>
        <w:t xml:space="preserve">att dra lärdomar av hur </w:t>
      </w:r>
      <w:proofErr w:type="spellStart"/>
      <w:r w:rsidR="00471DF7">
        <w:rPr>
          <w:rFonts w:eastAsia="Arial Unicode MS" w:cs="Tahoma"/>
        </w:rPr>
        <w:t>proccesen</w:t>
      </w:r>
      <w:proofErr w:type="spellEnd"/>
      <w:r w:rsidR="00471DF7">
        <w:rPr>
          <w:rFonts w:eastAsia="Arial Unicode MS" w:cs="Tahoma"/>
        </w:rPr>
        <w:t xml:space="preserve"> av skapa en webbsida går till. Syftet var även att skapa att </w:t>
      </w:r>
      <w:r w:rsidR="00E04F47">
        <w:rPr>
          <w:rFonts w:eastAsia="Arial Unicode MS" w:cs="Tahoma"/>
        </w:rPr>
        <w:t xml:space="preserve">inkludera </w:t>
      </w:r>
      <w:r w:rsidR="00E04F47" w:rsidRPr="00967D29">
        <w:rPr>
          <w:rFonts w:eastAsia="Arial Unicode MS" w:cs="Tahoma"/>
        </w:rPr>
        <w:t>både</w:t>
      </w:r>
      <w:r w:rsidRPr="00967D29">
        <w:rPr>
          <w:rFonts w:eastAsia="Arial Unicode MS" w:cs="Tahoma"/>
        </w:rPr>
        <w:t xml:space="preserve"> foto- och videoelement.</w:t>
      </w:r>
      <w:r w:rsidR="00C046CF">
        <w:rPr>
          <w:rFonts w:eastAsia="Arial Unicode MS" w:cs="Tahoma"/>
        </w:rPr>
        <w:t xml:space="preserve"> </w:t>
      </w:r>
      <w:r w:rsidRPr="00967D29">
        <w:rPr>
          <w:rFonts w:eastAsia="Arial Unicode MS" w:cs="Tahoma"/>
        </w:rPr>
        <w:t xml:space="preserve">Under projektets gång skapades en </w:t>
      </w:r>
      <w:proofErr w:type="spellStart"/>
      <w:r w:rsidRPr="00967D29">
        <w:rPr>
          <w:rFonts w:eastAsia="Arial Unicode MS" w:cs="Tahoma"/>
        </w:rPr>
        <w:t>sitemap</w:t>
      </w:r>
      <w:proofErr w:type="spellEnd"/>
      <w:r w:rsidRPr="00967D29">
        <w:rPr>
          <w:rFonts w:eastAsia="Arial Unicode MS" w:cs="Tahoma"/>
        </w:rPr>
        <w:t xml:space="preserve"> för att beskriva strukturen och organisationen av webbplatsen. Wireframes skapades sedan för att ge en visuell representation av layouten och designen på varje sida. Efter det skapades en </w:t>
      </w:r>
      <w:proofErr w:type="spellStart"/>
      <w:r w:rsidRPr="00967D29">
        <w:rPr>
          <w:rFonts w:eastAsia="Arial Unicode MS" w:cs="Tahoma"/>
        </w:rPr>
        <w:t>moodboard</w:t>
      </w:r>
      <w:proofErr w:type="spellEnd"/>
      <w:r w:rsidRPr="00967D29">
        <w:rPr>
          <w:rFonts w:eastAsia="Arial Unicode MS" w:cs="Tahoma"/>
        </w:rPr>
        <w:t xml:space="preserve"> som innehöll en färgpalett och typsnitt. Slutprodukten av projektet var en </w:t>
      </w:r>
      <w:r w:rsidR="00C426AA">
        <w:rPr>
          <w:rFonts w:eastAsia="Arial Unicode MS" w:cs="Tahoma"/>
        </w:rPr>
        <w:t>simpel</w:t>
      </w:r>
      <w:r w:rsidRPr="00967D29">
        <w:rPr>
          <w:rFonts w:eastAsia="Arial Unicode MS" w:cs="Tahoma"/>
        </w:rPr>
        <w:t xml:space="preserve"> e-handelssida </w:t>
      </w:r>
      <w:r w:rsidR="00CD6BFD">
        <w:rPr>
          <w:rFonts w:eastAsia="Arial Unicode MS" w:cs="Tahoma"/>
        </w:rPr>
        <w:t xml:space="preserve">som var baserad på dem förenämnda skisserna. </w:t>
      </w:r>
      <w:r w:rsidRPr="00967D29">
        <w:rPr>
          <w:rFonts w:eastAsia="Arial Unicode MS" w:cs="Tahoma"/>
        </w:rPr>
        <w:t xml:space="preserve">Bilder och en video togs och redigerades </w:t>
      </w:r>
      <w:r w:rsidR="00174CF6">
        <w:rPr>
          <w:rFonts w:eastAsia="Arial Unicode MS" w:cs="Tahoma"/>
        </w:rPr>
        <w:t>för att uppnå önskad resultat</w:t>
      </w:r>
      <w:r w:rsidRPr="00967D29">
        <w:rPr>
          <w:rFonts w:eastAsia="Arial Unicode MS" w:cs="Tahoma"/>
        </w:rPr>
        <w:t>, för att slutligen komprimeras av olika onlinetjänster för att förbättra webbplatsens prestanda.</w:t>
      </w:r>
    </w:p>
    <w:p w14:paraId="101E85B2" w14:textId="77777777" w:rsidR="002239F4" w:rsidRPr="00D92AF5" w:rsidRDefault="002239F4" w:rsidP="00C046CF">
      <w:pPr>
        <w:pStyle w:val="Textbody"/>
        <w:rPr>
          <w:rFonts w:eastAsia="Arial Unicode MS" w:cs="Tahoma"/>
        </w:rPr>
      </w:pPr>
    </w:p>
    <w:p w14:paraId="12D301F9" w14:textId="6EA23996" w:rsidR="00BA3B49" w:rsidRPr="00251271" w:rsidRDefault="009304E5">
      <w:pPr>
        <w:pStyle w:val="Rubrik1"/>
        <w:rPr>
          <w:rFonts w:ascii="FreeSerif" w:hAnsi="FreeSerif"/>
        </w:rPr>
      </w:pPr>
      <w:bookmarkStart w:id="19" w:name="_Toc126206828"/>
      <w:r>
        <w:rPr>
          <w:rFonts w:ascii="FreeSerif" w:hAnsi="FreeSerif"/>
        </w:rPr>
        <w:lastRenderedPageBreak/>
        <w:t>Slutsats</w:t>
      </w:r>
      <w:bookmarkEnd w:id="19"/>
    </w:p>
    <w:p w14:paraId="437F3B75" w14:textId="087CBF5E" w:rsidR="00182BEE" w:rsidRPr="00182BEE" w:rsidRDefault="00182BEE" w:rsidP="00182BEE">
      <w:pPr>
        <w:pStyle w:val="Textbody"/>
        <w:rPr>
          <w:rFonts w:eastAsia="Arial Unicode MS" w:cs="Tahoma"/>
        </w:rPr>
      </w:pPr>
      <w:r w:rsidRPr="00182BEE">
        <w:rPr>
          <w:rFonts w:eastAsia="Arial Unicode MS" w:cs="Tahoma"/>
        </w:rPr>
        <w:t xml:space="preserve">Det här projektet har varit </w:t>
      </w:r>
      <w:r w:rsidR="00BA1860" w:rsidRPr="00182BEE">
        <w:rPr>
          <w:rFonts w:eastAsia="Arial Unicode MS" w:cs="Tahoma"/>
        </w:rPr>
        <w:t>ett fantastiskt lärorikt moment</w:t>
      </w:r>
      <w:r w:rsidR="00BA1860">
        <w:rPr>
          <w:rFonts w:eastAsia="Arial Unicode MS" w:cs="Tahoma"/>
        </w:rPr>
        <w:t xml:space="preserve"> som gav </w:t>
      </w:r>
      <w:r w:rsidRPr="00182BEE">
        <w:rPr>
          <w:rFonts w:eastAsia="Arial Unicode MS" w:cs="Tahoma"/>
        </w:rPr>
        <w:t xml:space="preserve">mig många nya färdigheter inom webbutveckling. Jag </w:t>
      </w:r>
      <w:r w:rsidR="00BA1860">
        <w:rPr>
          <w:rFonts w:eastAsia="Arial Unicode MS" w:cs="Tahoma"/>
        </w:rPr>
        <w:t>har verkligen</w:t>
      </w:r>
      <w:r w:rsidRPr="00182BEE">
        <w:rPr>
          <w:rFonts w:eastAsia="Arial Unicode MS" w:cs="Tahoma"/>
        </w:rPr>
        <w:t xml:space="preserve"> förbättra</w:t>
      </w:r>
      <w:r w:rsidR="00BA1860">
        <w:rPr>
          <w:rFonts w:eastAsia="Arial Unicode MS" w:cs="Tahoma"/>
        </w:rPr>
        <w:t>t</w:t>
      </w:r>
      <w:r w:rsidRPr="00182BEE">
        <w:rPr>
          <w:rFonts w:eastAsia="Arial Unicode MS" w:cs="Tahoma"/>
        </w:rPr>
        <w:t xml:space="preserve"> </w:t>
      </w:r>
      <w:r w:rsidR="00E35D4C" w:rsidRPr="00182BEE">
        <w:rPr>
          <w:rFonts w:eastAsia="Arial Unicode MS" w:cs="Tahoma"/>
        </w:rPr>
        <w:t>mi</w:t>
      </w:r>
      <w:r w:rsidR="00E35D4C">
        <w:rPr>
          <w:rFonts w:eastAsia="Arial Unicode MS" w:cs="Tahoma"/>
        </w:rPr>
        <w:t>n förståelse</w:t>
      </w:r>
      <w:r w:rsidRPr="00182BEE">
        <w:rPr>
          <w:rFonts w:eastAsia="Arial Unicode MS" w:cs="Tahoma"/>
        </w:rPr>
        <w:t xml:space="preserve"> för olika designverktyg och kunde </w:t>
      </w:r>
      <w:r w:rsidR="00DF58BB">
        <w:rPr>
          <w:rFonts w:eastAsia="Arial Unicode MS" w:cs="Tahoma"/>
        </w:rPr>
        <w:t>applicera</w:t>
      </w:r>
      <w:r w:rsidRPr="00182BEE">
        <w:rPr>
          <w:rFonts w:eastAsia="Arial Unicode MS" w:cs="Tahoma"/>
        </w:rPr>
        <w:t xml:space="preserve"> kunskapen i praktiken genom att skapa en e-handelssida. </w:t>
      </w:r>
      <w:r w:rsidR="00DF58BB">
        <w:rPr>
          <w:rFonts w:eastAsia="Arial Unicode MS" w:cs="Tahoma"/>
        </w:rPr>
        <w:t xml:space="preserve">Men samtidigt </w:t>
      </w:r>
      <w:r w:rsidR="00E35D4C">
        <w:rPr>
          <w:rFonts w:eastAsia="Arial Unicode MS" w:cs="Tahoma"/>
        </w:rPr>
        <w:t>så kom projektet med några utmaningar.</w:t>
      </w:r>
    </w:p>
    <w:p w14:paraId="6C65B4A5" w14:textId="15359FC2" w:rsidR="00182BEE" w:rsidRDefault="00182BEE" w:rsidP="00182BEE">
      <w:pPr>
        <w:pStyle w:val="Textbody"/>
        <w:rPr>
          <w:rFonts w:eastAsia="Arial Unicode MS" w:cs="Tahoma"/>
        </w:rPr>
      </w:pPr>
      <w:r w:rsidRPr="00182BEE">
        <w:rPr>
          <w:rFonts w:eastAsia="Arial Unicode MS" w:cs="Tahoma"/>
        </w:rPr>
        <w:t xml:space="preserve">En av de största utmaningarna var att lära sig hur man använder </w:t>
      </w:r>
      <w:proofErr w:type="spellStart"/>
      <w:r w:rsidRPr="00182BEE">
        <w:rPr>
          <w:rFonts w:eastAsia="Arial Unicode MS" w:cs="Tahoma"/>
        </w:rPr>
        <w:t>Figma</w:t>
      </w:r>
      <w:proofErr w:type="spellEnd"/>
      <w:r w:rsidRPr="00182BEE">
        <w:rPr>
          <w:rFonts w:eastAsia="Arial Unicode MS" w:cs="Tahoma"/>
        </w:rPr>
        <w:t xml:space="preserve">, eftersom det hade </w:t>
      </w:r>
      <w:r w:rsidR="00740EF3">
        <w:rPr>
          <w:rFonts w:eastAsia="Arial Unicode MS" w:cs="Tahoma"/>
        </w:rPr>
        <w:t>någorlunda</w:t>
      </w:r>
      <w:r w:rsidRPr="00182BEE">
        <w:rPr>
          <w:rFonts w:eastAsia="Arial Unicode MS" w:cs="Tahoma"/>
        </w:rPr>
        <w:t xml:space="preserve"> brant inlärningskurva. </w:t>
      </w:r>
      <w:proofErr w:type="spellStart"/>
      <w:r w:rsidR="00846381">
        <w:rPr>
          <w:rFonts w:eastAsia="Arial Unicode MS" w:cs="Tahoma"/>
        </w:rPr>
        <w:t>Figma</w:t>
      </w:r>
      <w:proofErr w:type="spellEnd"/>
      <w:r w:rsidR="00846381">
        <w:rPr>
          <w:rFonts w:eastAsia="Arial Unicode MS" w:cs="Tahoma"/>
        </w:rPr>
        <w:t xml:space="preserve"> blev</w:t>
      </w:r>
      <w:r w:rsidRPr="00182BEE">
        <w:rPr>
          <w:rFonts w:eastAsia="Arial Unicode MS" w:cs="Tahoma"/>
        </w:rPr>
        <w:t xml:space="preserve"> dock en </w:t>
      </w:r>
      <w:r w:rsidR="00846381">
        <w:rPr>
          <w:rFonts w:eastAsia="Arial Unicode MS" w:cs="Tahoma"/>
        </w:rPr>
        <w:t xml:space="preserve">stor </w:t>
      </w:r>
      <w:r w:rsidRPr="00182BEE">
        <w:rPr>
          <w:rFonts w:eastAsia="Arial Unicode MS" w:cs="Tahoma"/>
        </w:rPr>
        <w:t>tillgång när</w:t>
      </w:r>
      <w:r w:rsidR="00290EC2">
        <w:rPr>
          <w:rFonts w:eastAsia="Arial Unicode MS" w:cs="Tahoma"/>
        </w:rPr>
        <w:t xml:space="preserve"> man kunde grunderna</w:t>
      </w:r>
      <w:r w:rsidRPr="00182BEE">
        <w:rPr>
          <w:rFonts w:eastAsia="Arial Unicode MS" w:cs="Tahoma"/>
        </w:rPr>
        <w:t xml:space="preserve">. </w:t>
      </w:r>
      <w:proofErr w:type="spellStart"/>
      <w:r w:rsidRPr="00182BEE">
        <w:rPr>
          <w:rFonts w:eastAsia="Arial Unicode MS" w:cs="Tahoma"/>
        </w:rPr>
        <w:t>Figma</w:t>
      </w:r>
      <w:proofErr w:type="spellEnd"/>
      <w:r w:rsidRPr="00182BEE">
        <w:rPr>
          <w:rFonts w:eastAsia="Arial Unicode MS" w:cs="Tahoma"/>
        </w:rPr>
        <w:t xml:space="preserve"> erbjuder ett brett utbud av funktioner, såsom möjligheten att skapa wireframes, </w:t>
      </w:r>
      <w:proofErr w:type="spellStart"/>
      <w:r w:rsidRPr="00182BEE">
        <w:rPr>
          <w:rFonts w:eastAsia="Arial Unicode MS" w:cs="Tahoma"/>
        </w:rPr>
        <w:t>moodboards</w:t>
      </w:r>
      <w:proofErr w:type="spellEnd"/>
      <w:r w:rsidRPr="00182BEE">
        <w:rPr>
          <w:rFonts w:eastAsia="Arial Unicode MS" w:cs="Tahoma"/>
        </w:rPr>
        <w:t xml:space="preserve"> och prototyper, allt i en plattform. Detta effektiviserar designprocessen och gör det möjligt för designern att se hur deras designelement </w:t>
      </w:r>
      <w:r w:rsidR="00846381">
        <w:rPr>
          <w:rFonts w:eastAsia="Arial Unicode MS" w:cs="Tahoma"/>
        </w:rPr>
        <w:t>ser ut i real-</w:t>
      </w:r>
      <w:proofErr w:type="spellStart"/>
      <w:r w:rsidR="00846381">
        <w:rPr>
          <w:rFonts w:eastAsia="Arial Unicode MS" w:cs="Tahoma"/>
        </w:rPr>
        <w:t>time</w:t>
      </w:r>
      <w:proofErr w:type="spellEnd"/>
      <w:r w:rsidR="00846381">
        <w:rPr>
          <w:rFonts w:eastAsia="Arial Unicode MS" w:cs="Tahoma"/>
        </w:rPr>
        <w:t>.</w:t>
      </w:r>
    </w:p>
    <w:p w14:paraId="426A84EC" w14:textId="2C167C7B" w:rsidR="00605C4F" w:rsidRPr="00605C4F" w:rsidRDefault="00605C4F" w:rsidP="00605C4F">
      <w:pPr>
        <w:pStyle w:val="Textbody"/>
        <w:rPr>
          <w:rFonts w:eastAsia="Arial Unicode MS" w:cs="Tahoma"/>
        </w:rPr>
      </w:pPr>
      <w:r w:rsidRPr="00605C4F">
        <w:rPr>
          <w:rFonts w:eastAsia="Arial Unicode MS" w:cs="Tahoma"/>
        </w:rPr>
        <w:t xml:space="preserve">En </w:t>
      </w:r>
      <w:r w:rsidR="005C13B8">
        <w:rPr>
          <w:rFonts w:eastAsia="Arial Unicode MS" w:cs="Tahoma"/>
        </w:rPr>
        <w:t>till</w:t>
      </w:r>
      <w:r w:rsidRPr="00605C4F">
        <w:rPr>
          <w:rFonts w:eastAsia="Arial Unicode MS" w:cs="Tahoma"/>
        </w:rPr>
        <w:t xml:space="preserve"> utmanin</w:t>
      </w:r>
      <w:r w:rsidR="005C13B8">
        <w:rPr>
          <w:rFonts w:eastAsia="Arial Unicode MS" w:cs="Tahoma"/>
        </w:rPr>
        <w:t>g</w:t>
      </w:r>
      <w:r w:rsidRPr="00605C4F">
        <w:rPr>
          <w:rFonts w:eastAsia="Arial Unicode MS" w:cs="Tahoma"/>
        </w:rPr>
        <w:t xml:space="preserve"> under detta projekt var svårigheten att </w:t>
      </w:r>
      <w:r w:rsidR="005C13B8">
        <w:rPr>
          <w:rFonts w:eastAsia="Arial Unicode MS" w:cs="Tahoma"/>
        </w:rPr>
        <w:t>ta</w:t>
      </w:r>
      <w:r w:rsidRPr="00605C4F">
        <w:rPr>
          <w:rFonts w:eastAsia="Arial Unicode MS" w:cs="Tahoma"/>
        </w:rPr>
        <w:t xml:space="preserve"> högkvalitativa foton och videor med enbart en mobiltelefon. Trots den kreativitet som användes för att övervinna denna begränsning var det uppenbart att det är nödvändigt att ha avancerade verktyg som stativ och belysningsinställningar för att producera innehåll som ser professionellt ut. För att </w:t>
      </w:r>
      <w:r w:rsidR="005C13B8">
        <w:rPr>
          <w:rFonts w:eastAsia="Arial Unicode MS" w:cs="Tahoma"/>
        </w:rPr>
        <w:t>video för produkten mer</w:t>
      </w:r>
      <w:r w:rsidRPr="00605C4F">
        <w:rPr>
          <w:rFonts w:eastAsia="Arial Unicode MS" w:cs="Tahoma"/>
        </w:rPr>
        <w:t xml:space="preserve"> intressant</w:t>
      </w:r>
      <w:r w:rsidR="005C13B8">
        <w:rPr>
          <w:rFonts w:eastAsia="Arial Unicode MS" w:cs="Tahoma"/>
        </w:rPr>
        <w:t xml:space="preserve"> så </w:t>
      </w:r>
      <w:r w:rsidRPr="00605C4F">
        <w:rPr>
          <w:rFonts w:eastAsia="Arial Unicode MS" w:cs="Tahoma"/>
        </w:rPr>
        <w:t>användes en enkel spegel under inspelningsprocessen.</w:t>
      </w:r>
    </w:p>
    <w:p w14:paraId="69289519" w14:textId="14117E89" w:rsidR="00605C4F" w:rsidRPr="00605C4F" w:rsidRDefault="00C1783E" w:rsidP="00605C4F">
      <w:pPr>
        <w:pStyle w:val="Textbody"/>
        <w:rPr>
          <w:rFonts w:eastAsia="Arial Unicode MS" w:cs="Tahoma"/>
        </w:rPr>
      </w:pPr>
      <w:r>
        <w:rPr>
          <w:rFonts w:eastAsia="Arial Unicode MS" w:cs="Tahoma"/>
        </w:rPr>
        <w:t>Med avseende på utvecklingen, så visade sig att a</w:t>
      </w:r>
      <w:r w:rsidR="00605C4F" w:rsidRPr="00605C4F">
        <w:rPr>
          <w:rFonts w:eastAsia="Arial Unicode MS" w:cs="Tahoma"/>
        </w:rPr>
        <w:t xml:space="preserve">nvändningen av en kryssruta för navigeringsfältet var en tidskrävande och </w:t>
      </w:r>
      <w:r w:rsidR="00FE2624" w:rsidRPr="00605C4F">
        <w:rPr>
          <w:rFonts w:eastAsia="Arial Unicode MS" w:cs="Tahoma"/>
        </w:rPr>
        <w:t>ineffektiv</w:t>
      </w:r>
      <w:r w:rsidR="00605C4F" w:rsidRPr="00605C4F">
        <w:rPr>
          <w:rFonts w:eastAsia="Arial Unicode MS" w:cs="Tahoma"/>
        </w:rPr>
        <w:t xml:space="preserve">. Vid eftertanke hade det varit mer effektivt att skapa två olika navigeringsfält för varje skärmstorlek, snarare än att förlita sig på kryssrutelösningen. </w:t>
      </w:r>
    </w:p>
    <w:p w14:paraId="1B9F2223" w14:textId="50E3BFCC" w:rsidR="00605C4F" w:rsidRPr="00605C4F" w:rsidRDefault="00605C4F" w:rsidP="00605C4F">
      <w:pPr>
        <w:pStyle w:val="Textbody"/>
        <w:rPr>
          <w:rFonts w:eastAsia="Arial Unicode MS" w:cs="Tahoma"/>
        </w:rPr>
      </w:pPr>
      <w:r w:rsidRPr="00605C4F">
        <w:rPr>
          <w:rFonts w:eastAsia="Arial Unicode MS" w:cs="Tahoma"/>
        </w:rPr>
        <w:t xml:space="preserve">JavaScript-bibliotek </w:t>
      </w:r>
      <w:r w:rsidR="00CC4E1E">
        <w:rPr>
          <w:rFonts w:eastAsia="Arial Unicode MS" w:cs="Tahoma"/>
        </w:rPr>
        <w:t>var också</w:t>
      </w:r>
      <w:r w:rsidRPr="00605C4F">
        <w:rPr>
          <w:rFonts w:eastAsia="Arial Unicode MS" w:cs="Tahoma"/>
        </w:rPr>
        <w:t xml:space="preserve"> en viktig </w:t>
      </w:r>
      <w:r w:rsidR="00CC4E1E">
        <w:rPr>
          <w:rFonts w:eastAsia="Arial Unicode MS" w:cs="Tahoma"/>
        </w:rPr>
        <w:t>tillgång</w:t>
      </w:r>
      <w:r w:rsidRPr="00605C4F">
        <w:rPr>
          <w:rFonts w:eastAsia="Arial Unicode MS" w:cs="Tahoma"/>
        </w:rPr>
        <w:t xml:space="preserve"> i</w:t>
      </w:r>
      <w:r w:rsidR="00CC4E1E">
        <w:rPr>
          <w:rFonts w:eastAsia="Arial Unicode MS" w:cs="Tahoma"/>
        </w:rPr>
        <w:t xml:space="preserve"> utvecklingen. </w:t>
      </w:r>
      <w:r w:rsidRPr="00605C4F">
        <w:rPr>
          <w:rFonts w:eastAsia="Arial Unicode MS" w:cs="Tahoma"/>
        </w:rPr>
        <w:t xml:space="preserve">Verktyg som </w:t>
      </w:r>
      <w:proofErr w:type="spellStart"/>
      <w:r w:rsidRPr="00605C4F">
        <w:rPr>
          <w:rFonts w:eastAsia="Arial Unicode MS" w:cs="Tahoma"/>
        </w:rPr>
        <w:t>Lighthbox</w:t>
      </w:r>
      <w:proofErr w:type="spellEnd"/>
      <w:r w:rsidRPr="00605C4F">
        <w:rPr>
          <w:rFonts w:eastAsia="Arial Unicode MS" w:cs="Tahoma"/>
        </w:rPr>
        <w:t xml:space="preserve"> förbättrar webbplatsens prestanda och tillgänglighet avsevärt. </w:t>
      </w:r>
      <w:r w:rsidR="00CC4E1E">
        <w:rPr>
          <w:rFonts w:eastAsia="Arial Unicode MS" w:cs="Tahoma"/>
        </w:rPr>
        <w:t>Bibliotek gör det möjligt för nybörjare att utnyttja avancerade funktioner utan behöva skriva koden från grund och botten. Nackdelen kan vara dock    att man blir</w:t>
      </w:r>
      <w:r w:rsidRPr="00605C4F">
        <w:rPr>
          <w:rFonts w:eastAsia="Arial Unicode MS" w:cs="Tahoma"/>
        </w:rPr>
        <w:t xml:space="preserve"> beroend</w:t>
      </w:r>
      <w:r w:rsidR="00CC4E1E">
        <w:rPr>
          <w:rFonts w:eastAsia="Arial Unicode MS" w:cs="Tahoma"/>
        </w:rPr>
        <w:t>e</w:t>
      </w:r>
      <w:r w:rsidRPr="00605C4F">
        <w:rPr>
          <w:rFonts w:eastAsia="Arial Unicode MS" w:cs="Tahoma"/>
        </w:rPr>
        <w:t xml:space="preserve"> av dessa bibliotek </w:t>
      </w:r>
      <w:r w:rsidR="00CC4E1E">
        <w:rPr>
          <w:rFonts w:eastAsia="Arial Unicode MS" w:cs="Tahoma"/>
        </w:rPr>
        <w:t>och kan i sin tur</w:t>
      </w:r>
      <w:r w:rsidRPr="00605C4F">
        <w:rPr>
          <w:rFonts w:eastAsia="Arial Unicode MS" w:cs="Tahoma"/>
        </w:rPr>
        <w:t xml:space="preserve"> introducera säkerhetsbrister och bromsa webbplatsens prestanda om de inte används på rätt sätt.</w:t>
      </w:r>
    </w:p>
    <w:p w14:paraId="453EA281" w14:textId="5AF76B9D" w:rsidR="00605C4F" w:rsidRPr="00182BEE" w:rsidRDefault="000B0E31" w:rsidP="00605C4F">
      <w:pPr>
        <w:pStyle w:val="Textbody"/>
        <w:rPr>
          <w:rFonts w:eastAsia="Arial Unicode MS" w:cs="Tahoma"/>
        </w:rPr>
      </w:pPr>
      <w:r>
        <w:rPr>
          <w:rFonts w:eastAsia="Arial Unicode MS" w:cs="Tahoma"/>
        </w:rPr>
        <w:t>Avslutningsvis</w:t>
      </w:r>
      <w:r w:rsidR="00605C4F" w:rsidRPr="00605C4F">
        <w:rPr>
          <w:rFonts w:eastAsia="Arial Unicode MS" w:cs="Tahoma"/>
        </w:rPr>
        <w:t xml:space="preserve"> är det värt att lyfta fram vilken inverkan moderna bild- och videoformat kommer att ha på webbutvecklingens framtid. Framväxten av nya bildformat som WebP</w:t>
      </w:r>
      <w:r>
        <w:rPr>
          <w:rFonts w:eastAsia="Arial Unicode MS" w:cs="Tahoma"/>
        </w:rPr>
        <w:t xml:space="preserve"> och AVIF</w:t>
      </w:r>
      <w:r w:rsidR="00605C4F" w:rsidRPr="00605C4F">
        <w:rPr>
          <w:rFonts w:eastAsia="Arial Unicode MS" w:cs="Tahoma"/>
        </w:rPr>
        <w:t xml:space="preserve"> har avsevärt minskat bildfilstorlekarna, vilket resulterat i snabbare webbladdningstider och förbättrad användarupplevelse. När tekniken fortsätter att utvecklas är det viktigt för webbutvecklare att hålla sig uppdaterade med de senaste </w:t>
      </w:r>
      <w:r w:rsidR="00FB5C0C">
        <w:rPr>
          <w:rFonts w:eastAsia="Arial Unicode MS" w:cs="Tahoma"/>
        </w:rPr>
        <w:t>teknologierna</w:t>
      </w:r>
      <w:r w:rsidR="00605C4F" w:rsidRPr="00605C4F">
        <w:rPr>
          <w:rFonts w:eastAsia="Arial Unicode MS" w:cs="Tahoma"/>
        </w:rPr>
        <w:t xml:space="preserve"> för att upprätthålla de högsta standarderna</w:t>
      </w:r>
      <w:r w:rsidR="00567E41">
        <w:rPr>
          <w:rFonts w:eastAsia="Arial Unicode MS" w:cs="Tahoma"/>
        </w:rPr>
        <w:t>.</w:t>
      </w:r>
    </w:p>
    <w:p w14:paraId="294E64CD" w14:textId="77777777" w:rsidR="00BA3B49" w:rsidRPr="00251271" w:rsidRDefault="00C02365">
      <w:pPr>
        <w:pStyle w:val="Heading1nonumber"/>
        <w:outlineLvl w:val="9"/>
        <w:rPr>
          <w:rFonts w:ascii="FreeSerif" w:hAnsi="FreeSerif"/>
        </w:rPr>
      </w:pPr>
      <w:r w:rsidRPr="00251271">
        <w:rPr>
          <w:rFonts w:ascii="FreeSerif" w:hAnsi="FreeSerif"/>
        </w:rPr>
        <w:lastRenderedPageBreak/>
        <w:t>Källförteckning</w:t>
      </w:r>
    </w:p>
    <w:p w14:paraId="7C284A2D" w14:textId="77777777" w:rsidR="000D10D9" w:rsidRPr="000D10D9" w:rsidRDefault="000D10D9" w:rsidP="000D10D9">
      <w:pPr>
        <w:pStyle w:val="Litteraturfrteckning"/>
        <w:rPr>
          <w:rFonts w:ascii="FreeSerif" w:hAnsi="FreeSerif"/>
        </w:rPr>
      </w:pPr>
      <w:r>
        <w:fldChar w:fldCharType="begin"/>
      </w:r>
      <w:r>
        <w:instrText xml:space="preserve"> ADDIN ZOTERO_BIBL {"uncited":[],"omitted":[],"custom":[]} CSL_BIBLIOGRAPHY </w:instrText>
      </w:r>
      <w:r>
        <w:fldChar w:fldCharType="separate"/>
      </w:r>
      <w:r w:rsidRPr="000D10D9">
        <w:rPr>
          <w:rFonts w:ascii="FreeSerif" w:hAnsi="FreeSerif"/>
        </w:rPr>
        <w:t>1.</w:t>
      </w:r>
      <w:r w:rsidRPr="000D10D9">
        <w:rPr>
          <w:rFonts w:ascii="FreeSerif" w:hAnsi="FreeSerif"/>
        </w:rPr>
        <w:tab/>
      </w:r>
      <w:proofErr w:type="spellStart"/>
      <w:r w:rsidRPr="000D10D9">
        <w:rPr>
          <w:rFonts w:ascii="FreeSerif" w:hAnsi="FreeSerif"/>
        </w:rPr>
        <w:t>Vidyakar</w:t>
      </w:r>
      <w:proofErr w:type="spellEnd"/>
      <w:r w:rsidRPr="000D10D9">
        <w:rPr>
          <w:rFonts w:ascii="FreeSerif" w:hAnsi="FreeSerif"/>
        </w:rPr>
        <w:t xml:space="preserve"> V. </w:t>
      </w:r>
      <w:proofErr w:type="spellStart"/>
      <w:r w:rsidRPr="000D10D9">
        <w:rPr>
          <w:rFonts w:ascii="FreeSerif" w:hAnsi="FreeSerif"/>
        </w:rPr>
        <w:t>Futue</w:t>
      </w:r>
      <w:proofErr w:type="spellEnd"/>
      <w:r w:rsidRPr="000D10D9">
        <w:rPr>
          <w:rFonts w:ascii="FreeSerif" w:hAnsi="FreeSerif"/>
        </w:rPr>
        <w:t xml:space="preserve"> </w:t>
      </w:r>
      <w:proofErr w:type="spellStart"/>
      <w:r w:rsidRPr="000D10D9">
        <w:rPr>
          <w:rFonts w:ascii="FreeSerif" w:hAnsi="FreeSerif"/>
        </w:rPr>
        <w:t>of</w:t>
      </w:r>
      <w:proofErr w:type="spellEnd"/>
      <w:r w:rsidRPr="000D10D9">
        <w:rPr>
          <w:rFonts w:ascii="FreeSerif" w:hAnsi="FreeSerif"/>
        </w:rPr>
        <w:t xml:space="preserve"> Image </w:t>
      </w:r>
      <w:proofErr w:type="spellStart"/>
      <w:r w:rsidRPr="000D10D9">
        <w:rPr>
          <w:rFonts w:ascii="FreeSerif" w:hAnsi="FreeSerif"/>
        </w:rPr>
        <w:t>Processing</w:t>
      </w:r>
      <w:proofErr w:type="spellEnd"/>
      <w:r w:rsidRPr="000D10D9">
        <w:rPr>
          <w:rFonts w:ascii="FreeSerif" w:hAnsi="FreeSerif"/>
        </w:rPr>
        <w:t xml:space="preserve">, </w:t>
      </w:r>
      <w:proofErr w:type="spellStart"/>
      <w:r w:rsidRPr="000D10D9">
        <w:rPr>
          <w:rFonts w:ascii="FreeSerif" w:hAnsi="FreeSerif"/>
        </w:rPr>
        <w:t>Develop</w:t>
      </w:r>
      <w:proofErr w:type="spellEnd"/>
      <w:r w:rsidRPr="000D10D9">
        <w:rPr>
          <w:rFonts w:ascii="FreeSerif" w:hAnsi="FreeSerif"/>
        </w:rPr>
        <w:t xml:space="preserve"> a </w:t>
      </w:r>
      <w:proofErr w:type="spellStart"/>
      <w:r w:rsidRPr="000D10D9">
        <w:rPr>
          <w:rFonts w:ascii="FreeSerif" w:hAnsi="FreeSerif"/>
        </w:rPr>
        <w:t>Successful</w:t>
      </w:r>
      <w:proofErr w:type="spellEnd"/>
      <w:r w:rsidRPr="000D10D9">
        <w:rPr>
          <w:rFonts w:ascii="FreeSerif" w:hAnsi="FreeSerif"/>
        </w:rPr>
        <w:t xml:space="preserve"> </w:t>
      </w:r>
      <w:proofErr w:type="spellStart"/>
      <w:r w:rsidRPr="000D10D9">
        <w:rPr>
          <w:rFonts w:ascii="FreeSerif" w:hAnsi="FreeSerif"/>
        </w:rPr>
        <w:t>Career</w:t>
      </w:r>
      <w:proofErr w:type="spellEnd"/>
      <w:r w:rsidRPr="000D10D9">
        <w:rPr>
          <w:rFonts w:ascii="FreeSerif" w:hAnsi="FreeSerif"/>
        </w:rPr>
        <w:t xml:space="preserve"> in IP [Internet]. </w:t>
      </w:r>
      <w:proofErr w:type="spellStart"/>
      <w:r w:rsidRPr="000D10D9">
        <w:rPr>
          <w:rFonts w:ascii="FreeSerif" w:hAnsi="FreeSerif"/>
        </w:rPr>
        <w:t>Skyfi</w:t>
      </w:r>
      <w:proofErr w:type="spellEnd"/>
      <w:r w:rsidRPr="000D10D9">
        <w:rPr>
          <w:rFonts w:ascii="FreeSerif" w:hAnsi="FreeSerif"/>
        </w:rPr>
        <w:t xml:space="preserve"> </w:t>
      </w:r>
      <w:proofErr w:type="spellStart"/>
      <w:r w:rsidRPr="000D10D9">
        <w:rPr>
          <w:rFonts w:ascii="FreeSerif" w:hAnsi="FreeSerif"/>
        </w:rPr>
        <w:t>Education</w:t>
      </w:r>
      <w:proofErr w:type="spellEnd"/>
      <w:r w:rsidRPr="000D10D9">
        <w:rPr>
          <w:rFonts w:ascii="FreeSerif" w:hAnsi="FreeSerif"/>
        </w:rPr>
        <w:t xml:space="preserve"> </w:t>
      </w:r>
      <w:proofErr w:type="spellStart"/>
      <w:r w:rsidRPr="000D10D9">
        <w:rPr>
          <w:rFonts w:ascii="FreeSerif" w:hAnsi="FreeSerif"/>
        </w:rPr>
        <w:t>Labs</w:t>
      </w:r>
      <w:proofErr w:type="spellEnd"/>
      <w:r w:rsidRPr="000D10D9">
        <w:rPr>
          <w:rFonts w:ascii="FreeSerif" w:hAnsi="FreeSerif"/>
        </w:rPr>
        <w:t xml:space="preserve"> </w:t>
      </w:r>
      <w:proofErr w:type="spellStart"/>
      <w:r w:rsidRPr="000D10D9">
        <w:rPr>
          <w:rFonts w:ascii="FreeSerif" w:hAnsi="FreeSerif"/>
        </w:rPr>
        <w:t>Pvt</w:t>
      </w:r>
      <w:proofErr w:type="spellEnd"/>
      <w:r w:rsidRPr="000D10D9">
        <w:rPr>
          <w:rFonts w:ascii="FreeSerif" w:hAnsi="FreeSerif"/>
        </w:rPr>
        <w:t>. Ltd.; [citerad 02 februari 2023]. Tillgänglig vid: https://www.skyfilabs.com/blog/future-of-image-processing</w:t>
      </w:r>
    </w:p>
    <w:p w14:paraId="30B2AB44" w14:textId="77777777" w:rsidR="000D10D9" w:rsidRPr="000D10D9" w:rsidRDefault="000D10D9" w:rsidP="000D10D9">
      <w:pPr>
        <w:pStyle w:val="Litteraturfrteckning"/>
        <w:rPr>
          <w:rFonts w:ascii="FreeSerif" w:hAnsi="FreeSerif"/>
        </w:rPr>
      </w:pPr>
      <w:r w:rsidRPr="000D10D9">
        <w:rPr>
          <w:rFonts w:ascii="FreeSerif" w:hAnsi="FreeSerif"/>
        </w:rPr>
        <w:t>2.</w:t>
      </w:r>
      <w:r w:rsidRPr="000D10D9">
        <w:rPr>
          <w:rFonts w:ascii="FreeSerif" w:hAnsi="FreeSerif"/>
        </w:rPr>
        <w:tab/>
        <w:t xml:space="preserve">JPEG. I: </w:t>
      </w:r>
      <w:proofErr w:type="spellStart"/>
      <w:r w:rsidRPr="000D10D9">
        <w:rPr>
          <w:rFonts w:ascii="FreeSerif" w:hAnsi="FreeSerif"/>
        </w:rPr>
        <w:t>Wikipedia</w:t>
      </w:r>
      <w:proofErr w:type="spellEnd"/>
      <w:r w:rsidRPr="000D10D9">
        <w:rPr>
          <w:rFonts w:ascii="FreeSerif" w:hAnsi="FreeSerif"/>
        </w:rPr>
        <w:t xml:space="preserve"> [Internet]. 2023 [citerad 02 februari 2023]. Tillgänglig vid: https://en.wikipedia.org/w/index.php?title=JPEG&amp;oldid=1136152818</w:t>
      </w:r>
    </w:p>
    <w:p w14:paraId="5161208D" w14:textId="77777777" w:rsidR="000D10D9" w:rsidRPr="000D10D9" w:rsidRDefault="000D10D9" w:rsidP="000D10D9">
      <w:pPr>
        <w:pStyle w:val="Litteraturfrteckning"/>
        <w:rPr>
          <w:rFonts w:ascii="FreeSerif" w:hAnsi="FreeSerif"/>
        </w:rPr>
      </w:pPr>
      <w:r w:rsidRPr="000D10D9">
        <w:rPr>
          <w:rFonts w:ascii="FreeSerif" w:hAnsi="FreeSerif"/>
        </w:rPr>
        <w:t>3.</w:t>
      </w:r>
      <w:r w:rsidRPr="000D10D9">
        <w:rPr>
          <w:rFonts w:ascii="FreeSerif" w:hAnsi="FreeSerif"/>
        </w:rPr>
        <w:tab/>
      </w:r>
      <w:proofErr w:type="spellStart"/>
      <w:r w:rsidRPr="000D10D9">
        <w:rPr>
          <w:rFonts w:ascii="FreeSerif" w:hAnsi="FreeSerif"/>
        </w:rPr>
        <w:t>What</w:t>
      </w:r>
      <w:proofErr w:type="spellEnd"/>
      <w:r w:rsidRPr="000D10D9">
        <w:rPr>
          <w:rFonts w:ascii="FreeSerif" w:hAnsi="FreeSerif"/>
        </w:rPr>
        <w:t xml:space="preserve"> </w:t>
      </w:r>
      <w:proofErr w:type="spellStart"/>
      <w:r w:rsidRPr="000D10D9">
        <w:rPr>
          <w:rFonts w:ascii="FreeSerif" w:hAnsi="FreeSerif"/>
        </w:rPr>
        <w:t>are</w:t>
      </w:r>
      <w:proofErr w:type="spellEnd"/>
      <w:r w:rsidRPr="000D10D9">
        <w:rPr>
          <w:rFonts w:ascii="FreeSerif" w:hAnsi="FreeSerif"/>
        </w:rPr>
        <w:t xml:space="preserve"> PNG </w:t>
      </w:r>
      <w:proofErr w:type="spellStart"/>
      <w:r w:rsidRPr="000D10D9">
        <w:rPr>
          <w:rFonts w:ascii="FreeSerif" w:hAnsi="FreeSerif"/>
        </w:rPr>
        <w:t>files</w:t>
      </w:r>
      <w:proofErr w:type="spellEnd"/>
      <w:r w:rsidRPr="000D10D9">
        <w:rPr>
          <w:rFonts w:ascii="FreeSerif" w:hAnsi="FreeSerif"/>
        </w:rPr>
        <w:t xml:space="preserve"> and </w:t>
      </w:r>
      <w:proofErr w:type="spellStart"/>
      <w:r w:rsidRPr="000D10D9">
        <w:rPr>
          <w:rFonts w:ascii="FreeSerif" w:hAnsi="FreeSerif"/>
        </w:rPr>
        <w:t>how</w:t>
      </w:r>
      <w:proofErr w:type="spellEnd"/>
      <w:r w:rsidRPr="000D10D9">
        <w:rPr>
          <w:rFonts w:ascii="FreeSerif" w:hAnsi="FreeSerif"/>
        </w:rPr>
        <w:t xml:space="preserve"> do </w:t>
      </w:r>
      <w:proofErr w:type="spellStart"/>
      <w:r w:rsidRPr="000D10D9">
        <w:rPr>
          <w:rFonts w:ascii="FreeSerif" w:hAnsi="FreeSerif"/>
        </w:rPr>
        <w:t>you</w:t>
      </w:r>
      <w:proofErr w:type="spellEnd"/>
      <w:r w:rsidRPr="000D10D9">
        <w:rPr>
          <w:rFonts w:ascii="FreeSerif" w:hAnsi="FreeSerif"/>
        </w:rPr>
        <w:t xml:space="preserve"> </w:t>
      </w:r>
      <w:proofErr w:type="spellStart"/>
      <w:r w:rsidRPr="000D10D9">
        <w:rPr>
          <w:rFonts w:ascii="FreeSerif" w:hAnsi="FreeSerif"/>
        </w:rPr>
        <w:t>open</w:t>
      </w:r>
      <w:proofErr w:type="spellEnd"/>
      <w:r w:rsidRPr="000D10D9">
        <w:rPr>
          <w:rFonts w:ascii="FreeSerif" w:hAnsi="FreeSerif"/>
        </w:rPr>
        <w:t xml:space="preserve"> </w:t>
      </w:r>
      <w:proofErr w:type="spellStart"/>
      <w:r w:rsidRPr="000D10D9">
        <w:rPr>
          <w:rFonts w:ascii="FreeSerif" w:hAnsi="FreeSerif"/>
        </w:rPr>
        <w:t>them</w:t>
      </w:r>
      <w:proofErr w:type="spellEnd"/>
      <w:r w:rsidRPr="000D10D9">
        <w:rPr>
          <w:rFonts w:ascii="FreeSerif" w:hAnsi="FreeSerif"/>
        </w:rPr>
        <w:t>? | Adobe [Internet]. [citerad 02 februari 2023]. Tillgänglig vid: https://www.adobe.com/creativecloud/file-types/image/raster/png-file.html</w:t>
      </w:r>
    </w:p>
    <w:p w14:paraId="162A9AB1" w14:textId="77777777" w:rsidR="000D10D9" w:rsidRPr="000D10D9" w:rsidRDefault="000D10D9" w:rsidP="000D10D9">
      <w:pPr>
        <w:pStyle w:val="Litteraturfrteckning"/>
        <w:rPr>
          <w:rFonts w:ascii="FreeSerif" w:hAnsi="FreeSerif"/>
        </w:rPr>
      </w:pPr>
      <w:r w:rsidRPr="000D10D9">
        <w:rPr>
          <w:rFonts w:ascii="FreeSerif" w:hAnsi="FreeSerif"/>
        </w:rPr>
        <w:t>4.</w:t>
      </w:r>
      <w:r w:rsidRPr="000D10D9">
        <w:rPr>
          <w:rFonts w:ascii="FreeSerif" w:hAnsi="FreeSerif"/>
        </w:rPr>
        <w:tab/>
        <w:t xml:space="preserve">GIF. I: </w:t>
      </w:r>
      <w:proofErr w:type="spellStart"/>
      <w:r w:rsidRPr="000D10D9">
        <w:rPr>
          <w:rFonts w:ascii="FreeSerif" w:hAnsi="FreeSerif"/>
        </w:rPr>
        <w:t>Wikipedia</w:t>
      </w:r>
      <w:proofErr w:type="spellEnd"/>
      <w:r w:rsidRPr="000D10D9">
        <w:rPr>
          <w:rFonts w:ascii="FreeSerif" w:hAnsi="FreeSerif"/>
        </w:rPr>
        <w:t xml:space="preserve"> [Internet]. 2022 [citerad 02 februari 2023]. Tillgänglig vid: https://sv.wikipedia.org/w/index.php?title=GIF&amp;oldid=51632743</w:t>
      </w:r>
    </w:p>
    <w:p w14:paraId="7B7D2721" w14:textId="77777777" w:rsidR="000D10D9" w:rsidRPr="000D10D9" w:rsidRDefault="000D10D9" w:rsidP="000D10D9">
      <w:pPr>
        <w:pStyle w:val="Litteraturfrteckning"/>
        <w:rPr>
          <w:rFonts w:ascii="FreeSerif" w:hAnsi="FreeSerif"/>
        </w:rPr>
      </w:pPr>
      <w:r w:rsidRPr="000D10D9">
        <w:rPr>
          <w:rFonts w:ascii="FreeSerif" w:hAnsi="FreeSerif"/>
        </w:rPr>
        <w:t>5.</w:t>
      </w:r>
      <w:r w:rsidRPr="000D10D9">
        <w:rPr>
          <w:rFonts w:ascii="FreeSerif" w:hAnsi="FreeSerif"/>
        </w:rPr>
        <w:tab/>
        <w:t xml:space="preserve">An image format for the Web | WebP [Internet]. Google </w:t>
      </w:r>
      <w:proofErr w:type="spellStart"/>
      <w:r w:rsidRPr="000D10D9">
        <w:rPr>
          <w:rFonts w:ascii="FreeSerif" w:hAnsi="FreeSerif"/>
        </w:rPr>
        <w:t>Developers</w:t>
      </w:r>
      <w:proofErr w:type="spellEnd"/>
      <w:r w:rsidRPr="000D10D9">
        <w:rPr>
          <w:rFonts w:ascii="FreeSerif" w:hAnsi="FreeSerif"/>
        </w:rPr>
        <w:t>. [citerad 02 december 2021]. Tillgänglig vid: https://developers.google.com/speed/webp?hl=sv</w:t>
      </w:r>
    </w:p>
    <w:p w14:paraId="0B530AFD" w14:textId="77777777" w:rsidR="000D10D9" w:rsidRPr="000D10D9" w:rsidRDefault="000D10D9" w:rsidP="000D10D9">
      <w:pPr>
        <w:pStyle w:val="Litteraturfrteckning"/>
        <w:rPr>
          <w:rFonts w:ascii="FreeSerif" w:hAnsi="FreeSerif"/>
        </w:rPr>
      </w:pPr>
      <w:r w:rsidRPr="000D10D9">
        <w:rPr>
          <w:rFonts w:ascii="FreeSerif" w:hAnsi="FreeSerif"/>
        </w:rPr>
        <w:t>6.</w:t>
      </w:r>
      <w:r w:rsidRPr="000D10D9">
        <w:rPr>
          <w:rFonts w:ascii="FreeSerif" w:hAnsi="FreeSerif"/>
        </w:rPr>
        <w:tab/>
      </w:r>
      <w:proofErr w:type="spellStart"/>
      <w:r w:rsidRPr="000D10D9">
        <w:rPr>
          <w:rFonts w:ascii="FreeSerif" w:hAnsi="FreeSerif"/>
        </w:rPr>
        <w:t>What</w:t>
      </w:r>
      <w:proofErr w:type="spellEnd"/>
      <w:r w:rsidRPr="000D10D9">
        <w:rPr>
          <w:rFonts w:ascii="FreeSerif" w:hAnsi="FreeSerif"/>
        </w:rPr>
        <w:t xml:space="preserve"> is AVIF? </w:t>
      </w:r>
      <w:proofErr w:type="spellStart"/>
      <w:r w:rsidRPr="000D10D9">
        <w:rPr>
          <w:rFonts w:ascii="FreeSerif" w:hAnsi="FreeSerif"/>
        </w:rPr>
        <w:t>How</w:t>
      </w:r>
      <w:proofErr w:type="spellEnd"/>
      <w:r w:rsidRPr="000D10D9">
        <w:rPr>
          <w:rFonts w:ascii="FreeSerif" w:hAnsi="FreeSerif"/>
        </w:rPr>
        <w:t xml:space="preserve"> to </w:t>
      </w:r>
      <w:proofErr w:type="spellStart"/>
      <w:r w:rsidRPr="000D10D9">
        <w:rPr>
          <w:rFonts w:ascii="FreeSerif" w:hAnsi="FreeSerif"/>
        </w:rPr>
        <w:t>Use</w:t>
      </w:r>
      <w:proofErr w:type="spellEnd"/>
      <w:r w:rsidRPr="000D10D9">
        <w:rPr>
          <w:rFonts w:ascii="FreeSerif" w:hAnsi="FreeSerif"/>
        </w:rPr>
        <w:t xml:space="preserve"> AV1 Image Format Images on </w:t>
      </w:r>
      <w:proofErr w:type="spellStart"/>
      <w:r w:rsidRPr="000D10D9">
        <w:rPr>
          <w:rFonts w:ascii="FreeSerif" w:hAnsi="FreeSerif"/>
        </w:rPr>
        <w:t>Your</w:t>
      </w:r>
      <w:proofErr w:type="spellEnd"/>
      <w:r w:rsidRPr="000D10D9">
        <w:rPr>
          <w:rFonts w:ascii="FreeSerif" w:hAnsi="FreeSerif"/>
        </w:rPr>
        <w:t xml:space="preserve"> </w:t>
      </w:r>
      <w:proofErr w:type="spellStart"/>
      <w:r w:rsidRPr="000D10D9">
        <w:rPr>
          <w:rFonts w:ascii="FreeSerif" w:hAnsi="FreeSerif"/>
        </w:rPr>
        <w:t>Website</w:t>
      </w:r>
      <w:proofErr w:type="spellEnd"/>
      <w:r w:rsidRPr="000D10D9">
        <w:rPr>
          <w:rFonts w:ascii="FreeSerif" w:hAnsi="FreeSerif"/>
        </w:rPr>
        <w:t xml:space="preserve"> [Internet]. freeCodeCamp.org. 2020 [citerad 02 december 2021]. Tillgänglig vid: https://www.freecodecamp.org/news/how-to-use-avif-images-on-your-website/</w:t>
      </w:r>
    </w:p>
    <w:p w14:paraId="0BD931E7" w14:textId="77777777" w:rsidR="000D10D9" w:rsidRPr="000D10D9" w:rsidRDefault="000D10D9" w:rsidP="000D10D9">
      <w:pPr>
        <w:pStyle w:val="Litteraturfrteckning"/>
        <w:rPr>
          <w:rFonts w:ascii="FreeSerif" w:hAnsi="FreeSerif"/>
        </w:rPr>
      </w:pPr>
      <w:r w:rsidRPr="000D10D9">
        <w:rPr>
          <w:rFonts w:ascii="FreeSerif" w:hAnsi="FreeSerif"/>
        </w:rPr>
        <w:t>7.</w:t>
      </w:r>
      <w:r w:rsidRPr="000D10D9">
        <w:rPr>
          <w:rFonts w:ascii="FreeSerif" w:hAnsi="FreeSerif"/>
        </w:rPr>
        <w:tab/>
        <w:t>JPEG - JPEG XR [Internet]. [citerad 02 februari 2023]. Tillgänglig vid: https://jpeg.org/jpegxr/</w:t>
      </w:r>
    </w:p>
    <w:p w14:paraId="265C21EB" w14:textId="77777777" w:rsidR="000D10D9" w:rsidRPr="000D10D9" w:rsidRDefault="000D10D9" w:rsidP="000D10D9">
      <w:pPr>
        <w:pStyle w:val="Litteraturfrteckning"/>
        <w:rPr>
          <w:rFonts w:ascii="FreeSerif" w:hAnsi="FreeSerif"/>
        </w:rPr>
      </w:pPr>
      <w:r w:rsidRPr="000D10D9">
        <w:rPr>
          <w:rFonts w:ascii="FreeSerif" w:hAnsi="FreeSerif"/>
        </w:rPr>
        <w:t>8.</w:t>
      </w:r>
      <w:r w:rsidRPr="000D10D9">
        <w:rPr>
          <w:rFonts w:ascii="FreeSerif" w:hAnsi="FreeSerif"/>
        </w:rPr>
        <w:tab/>
        <w:t xml:space="preserve">Image </w:t>
      </w:r>
      <w:proofErr w:type="spellStart"/>
      <w:r w:rsidRPr="000D10D9">
        <w:rPr>
          <w:rFonts w:ascii="FreeSerif" w:hAnsi="FreeSerif"/>
        </w:rPr>
        <w:t>compression</w:t>
      </w:r>
      <w:proofErr w:type="spellEnd"/>
      <w:r w:rsidRPr="000D10D9">
        <w:rPr>
          <w:rFonts w:ascii="FreeSerif" w:hAnsi="FreeSerif"/>
        </w:rPr>
        <w:t xml:space="preserve">. I: </w:t>
      </w:r>
      <w:proofErr w:type="spellStart"/>
      <w:r w:rsidRPr="000D10D9">
        <w:rPr>
          <w:rFonts w:ascii="FreeSerif" w:hAnsi="FreeSerif"/>
        </w:rPr>
        <w:t>Wikipedia</w:t>
      </w:r>
      <w:proofErr w:type="spellEnd"/>
      <w:r w:rsidRPr="000D10D9">
        <w:rPr>
          <w:rFonts w:ascii="FreeSerif" w:hAnsi="FreeSerif"/>
        </w:rPr>
        <w:t xml:space="preserve"> [Internet]. 2023 [citerad 02 februari 2023]. Tillgänglig vid: https://en.wikipedia.org/w/index.php?title=Image_compression&amp;oldid=1134584214</w:t>
      </w:r>
    </w:p>
    <w:p w14:paraId="378DF449" w14:textId="77777777" w:rsidR="000D10D9" w:rsidRPr="000D10D9" w:rsidRDefault="000D10D9" w:rsidP="000D10D9">
      <w:pPr>
        <w:pStyle w:val="Litteraturfrteckning"/>
        <w:rPr>
          <w:rFonts w:ascii="FreeSerif" w:hAnsi="FreeSerif"/>
        </w:rPr>
      </w:pPr>
      <w:r w:rsidRPr="000D10D9">
        <w:rPr>
          <w:rFonts w:ascii="FreeSerif" w:hAnsi="FreeSerif"/>
        </w:rPr>
        <w:t>9.</w:t>
      </w:r>
      <w:r w:rsidRPr="000D10D9">
        <w:rPr>
          <w:rFonts w:ascii="FreeSerif" w:hAnsi="FreeSerif"/>
        </w:rPr>
        <w:tab/>
      </w:r>
      <w:proofErr w:type="spellStart"/>
      <w:r w:rsidRPr="000D10D9">
        <w:rPr>
          <w:rFonts w:ascii="FreeSerif" w:hAnsi="FreeSerif"/>
        </w:rPr>
        <w:t>About</w:t>
      </w:r>
      <w:proofErr w:type="spellEnd"/>
      <w:r w:rsidRPr="000D10D9">
        <w:rPr>
          <w:rFonts w:ascii="FreeSerif" w:hAnsi="FreeSerif"/>
        </w:rPr>
        <w:t xml:space="preserve"> Miro | </w:t>
      </w:r>
      <w:proofErr w:type="spellStart"/>
      <w:r w:rsidRPr="000D10D9">
        <w:rPr>
          <w:rFonts w:ascii="FreeSerif" w:hAnsi="FreeSerif"/>
        </w:rPr>
        <w:t>Meet</w:t>
      </w:r>
      <w:proofErr w:type="spellEnd"/>
      <w:r w:rsidRPr="000D10D9">
        <w:rPr>
          <w:rFonts w:ascii="FreeSerif" w:hAnsi="FreeSerif"/>
        </w:rPr>
        <w:t xml:space="preserve"> the team | </w:t>
      </w:r>
      <w:proofErr w:type="spellStart"/>
      <w:r w:rsidRPr="000D10D9">
        <w:rPr>
          <w:rFonts w:ascii="FreeSerif" w:hAnsi="FreeSerif"/>
        </w:rPr>
        <w:t>Our</w:t>
      </w:r>
      <w:proofErr w:type="spellEnd"/>
      <w:r w:rsidRPr="000D10D9">
        <w:rPr>
          <w:rFonts w:ascii="FreeSerif" w:hAnsi="FreeSerif"/>
        </w:rPr>
        <w:t xml:space="preserve"> mission [Internet]. https://miro.com/. [citerad 02 februari 2023]. Tillgänglig vid: https://miro.com/about/</w:t>
      </w:r>
    </w:p>
    <w:p w14:paraId="5BE16C09" w14:textId="77777777" w:rsidR="000D10D9" w:rsidRPr="000D10D9" w:rsidRDefault="000D10D9" w:rsidP="000D10D9">
      <w:pPr>
        <w:pStyle w:val="Litteraturfrteckning"/>
        <w:rPr>
          <w:rFonts w:ascii="FreeSerif" w:hAnsi="FreeSerif"/>
        </w:rPr>
      </w:pPr>
      <w:r w:rsidRPr="000D10D9">
        <w:rPr>
          <w:rFonts w:ascii="FreeSerif" w:hAnsi="FreeSerif"/>
        </w:rPr>
        <w:t>10.</w:t>
      </w:r>
      <w:r w:rsidRPr="000D10D9">
        <w:rPr>
          <w:rFonts w:ascii="FreeSerif" w:hAnsi="FreeSerif"/>
        </w:rPr>
        <w:tab/>
      </w:r>
      <w:proofErr w:type="spellStart"/>
      <w:r w:rsidRPr="000D10D9">
        <w:rPr>
          <w:rFonts w:ascii="FreeSerif" w:hAnsi="FreeSerif"/>
        </w:rPr>
        <w:t>About</w:t>
      </w:r>
      <w:proofErr w:type="spellEnd"/>
      <w:r w:rsidRPr="000D10D9">
        <w:rPr>
          <w:rFonts w:ascii="FreeSerif" w:hAnsi="FreeSerif"/>
        </w:rPr>
        <w:t xml:space="preserve"> </w:t>
      </w:r>
      <w:proofErr w:type="spellStart"/>
      <w:r w:rsidRPr="000D10D9">
        <w:rPr>
          <w:rFonts w:ascii="FreeSerif" w:hAnsi="FreeSerif"/>
        </w:rPr>
        <w:t>Figma</w:t>
      </w:r>
      <w:proofErr w:type="spellEnd"/>
      <w:r w:rsidRPr="000D10D9">
        <w:rPr>
          <w:rFonts w:ascii="FreeSerif" w:hAnsi="FreeSerif"/>
        </w:rPr>
        <w:t xml:space="preserve">, the </w:t>
      </w:r>
      <w:proofErr w:type="spellStart"/>
      <w:r w:rsidRPr="000D10D9">
        <w:rPr>
          <w:rFonts w:ascii="FreeSerif" w:hAnsi="FreeSerif"/>
        </w:rPr>
        <w:t>collaborative</w:t>
      </w:r>
      <w:proofErr w:type="spellEnd"/>
      <w:r w:rsidRPr="000D10D9">
        <w:rPr>
          <w:rFonts w:ascii="FreeSerif" w:hAnsi="FreeSerif"/>
        </w:rPr>
        <w:t xml:space="preserve"> </w:t>
      </w:r>
      <w:proofErr w:type="gramStart"/>
      <w:r w:rsidRPr="000D10D9">
        <w:rPr>
          <w:rFonts w:ascii="FreeSerif" w:hAnsi="FreeSerif"/>
        </w:rPr>
        <w:t>interface design</w:t>
      </w:r>
      <w:proofErr w:type="gramEnd"/>
      <w:r w:rsidRPr="000D10D9">
        <w:rPr>
          <w:rFonts w:ascii="FreeSerif" w:hAnsi="FreeSerif"/>
        </w:rPr>
        <w:t xml:space="preserve"> </w:t>
      </w:r>
      <w:proofErr w:type="spellStart"/>
      <w:r w:rsidRPr="000D10D9">
        <w:rPr>
          <w:rFonts w:ascii="FreeSerif" w:hAnsi="FreeSerif"/>
        </w:rPr>
        <w:t>tool</w:t>
      </w:r>
      <w:proofErr w:type="spellEnd"/>
      <w:r w:rsidRPr="000D10D9">
        <w:rPr>
          <w:rFonts w:ascii="FreeSerif" w:hAnsi="FreeSerif"/>
        </w:rPr>
        <w:t xml:space="preserve">. [Internet]. </w:t>
      </w:r>
      <w:proofErr w:type="spellStart"/>
      <w:r w:rsidRPr="000D10D9">
        <w:rPr>
          <w:rFonts w:ascii="FreeSerif" w:hAnsi="FreeSerif"/>
        </w:rPr>
        <w:t>Figma</w:t>
      </w:r>
      <w:proofErr w:type="spellEnd"/>
      <w:r w:rsidRPr="000D10D9">
        <w:rPr>
          <w:rFonts w:ascii="FreeSerif" w:hAnsi="FreeSerif"/>
        </w:rPr>
        <w:t>. [citerad 02 februari 2023]. Tillgänglig vid: https://www.figma.com/about/</w:t>
      </w:r>
    </w:p>
    <w:p w14:paraId="71FA751A" w14:textId="77777777" w:rsidR="000D10D9" w:rsidRPr="000D10D9" w:rsidRDefault="000D10D9" w:rsidP="000D10D9">
      <w:pPr>
        <w:pStyle w:val="Litteraturfrteckning"/>
        <w:rPr>
          <w:rFonts w:ascii="FreeSerif" w:hAnsi="FreeSerif"/>
        </w:rPr>
      </w:pPr>
      <w:r w:rsidRPr="000D10D9">
        <w:rPr>
          <w:rFonts w:ascii="FreeSerif" w:hAnsi="FreeSerif"/>
        </w:rPr>
        <w:t>11.</w:t>
      </w:r>
      <w:r w:rsidRPr="000D10D9">
        <w:rPr>
          <w:rFonts w:ascii="FreeSerif" w:hAnsi="FreeSerif"/>
        </w:rPr>
        <w:tab/>
        <w:t xml:space="preserve">Squoosh! [Internet]. </w:t>
      </w:r>
      <w:proofErr w:type="spellStart"/>
      <w:r w:rsidRPr="000D10D9">
        <w:rPr>
          <w:rFonts w:ascii="FreeSerif" w:hAnsi="FreeSerif"/>
        </w:rPr>
        <w:t>GoogleChromeLabs</w:t>
      </w:r>
      <w:proofErr w:type="spellEnd"/>
      <w:r w:rsidRPr="000D10D9">
        <w:rPr>
          <w:rFonts w:ascii="FreeSerif" w:hAnsi="FreeSerif"/>
        </w:rPr>
        <w:t>; 2021 [citerad 02 december 2021]. Tillgänglig vid: https://github.com/GoogleChromeLabs/squoosh</w:t>
      </w:r>
    </w:p>
    <w:p w14:paraId="306B4C80" w14:textId="77777777" w:rsidR="000D10D9" w:rsidRPr="000D10D9" w:rsidRDefault="000D10D9" w:rsidP="000D10D9">
      <w:pPr>
        <w:pStyle w:val="Litteraturfrteckning"/>
        <w:rPr>
          <w:rFonts w:ascii="FreeSerif" w:hAnsi="FreeSerif"/>
        </w:rPr>
      </w:pPr>
      <w:r w:rsidRPr="000D10D9">
        <w:rPr>
          <w:rFonts w:ascii="FreeSerif" w:hAnsi="FreeSerif"/>
        </w:rPr>
        <w:lastRenderedPageBreak/>
        <w:t>12.</w:t>
      </w:r>
      <w:r w:rsidRPr="000D10D9">
        <w:rPr>
          <w:rFonts w:ascii="FreeSerif" w:hAnsi="FreeSerif"/>
        </w:rPr>
        <w:tab/>
        <w:t xml:space="preserve">Color </w:t>
      </w:r>
      <w:proofErr w:type="spellStart"/>
      <w:r w:rsidRPr="000D10D9">
        <w:rPr>
          <w:rFonts w:ascii="FreeSerif" w:hAnsi="FreeSerif"/>
        </w:rPr>
        <w:t>Palettes</w:t>
      </w:r>
      <w:proofErr w:type="spellEnd"/>
      <w:r w:rsidRPr="000D10D9">
        <w:rPr>
          <w:rFonts w:ascii="FreeSerif" w:hAnsi="FreeSerif"/>
        </w:rPr>
        <w:t xml:space="preserve"> for Designers and Artists - Color </w:t>
      </w:r>
      <w:proofErr w:type="spellStart"/>
      <w:r w:rsidRPr="000D10D9">
        <w:rPr>
          <w:rFonts w:ascii="FreeSerif" w:hAnsi="FreeSerif"/>
        </w:rPr>
        <w:t>Hunt</w:t>
      </w:r>
      <w:proofErr w:type="spellEnd"/>
      <w:r w:rsidRPr="000D10D9">
        <w:rPr>
          <w:rFonts w:ascii="FreeSerif" w:hAnsi="FreeSerif"/>
        </w:rPr>
        <w:t xml:space="preserve"> [Internet]. [citerad 02 februari 2023]. Tillgänglig vid: https://colorhunt.co/about</w:t>
      </w:r>
    </w:p>
    <w:p w14:paraId="633E5B77" w14:textId="70CD69DB" w:rsidR="00501EB0" w:rsidRDefault="000D10D9">
      <w:pPr>
        <w:pStyle w:val="Referenses"/>
      </w:pPr>
      <w:r>
        <w:fldChar w:fldCharType="end"/>
      </w:r>
    </w:p>
    <w:p w14:paraId="5DA126B8" w14:textId="0A573E0F" w:rsidR="00501EB0" w:rsidRDefault="00501EB0">
      <w:pPr>
        <w:pStyle w:val="Referenses"/>
      </w:pPr>
    </w:p>
    <w:p w14:paraId="4FF4776D" w14:textId="7096705A" w:rsidR="00501EB0" w:rsidRDefault="00501EB0">
      <w:pPr>
        <w:pStyle w:val="Referenses"/>
      </w:pPr>
    </w:p>
    <w:p w14:paraId="56613224" w14:textId="69CD7C3F" w:rsidR="00501EB0" w:rsidRDefault="00501EB0">
      <w:pPr>
        <w:pStyle w:val="Referenses"/>
      </w:pPr>
    </w:p>
    <w:p w14:paraId="0B246FAE" w14:textId="0FDD242E" w:rsidR="00501EB0" w:rsidRDefault="00501EB0">
      <w:pPr>
        <w:pStyle w:val="Referenses"/>
      </w:pPr>
    </w:p>
    <w:p w14:paraId="31C1B481" w14:textId="6F3690C0" w:rsidR="00501EB0" w:rsidRDefault="00501EB0">
      <w:pPr>
        <w:pStyle w:val="Referenses"/>
      </w:pPr>
    </w:p>
    <w:p w14:paraId="1B5C186D" w14:textId="3721DF0C" w:rsidR="00501EB0" w:rsidRDefault="00501EB0">
      <w:pPr>
        <w:pStyle w:val="Referenses"/>
      </w:pPr>
    </w:p>
    <w:p w14:paraId="297693D8" w14:textId="4512A00F" w:rsidR="00501EB0" w:rsidRDefault="00501EB0">
      <w:pPr>
        <w:pStyle w:val="Referenses"/>
      </w:pPr>
    </w:p>
    <w:p w14:paraId="76932A13" w14:textId="06C217D0" w:rsidR="00501EB0" w:rsidRDefault="00501EB0">
      <w:pPr>
        <w:pStyle w:val="Referenses"/>
      </w:pPr>
    </w:p>
    <w:p w14:paraId="5F18323E" w14:textId="3E4C70C1" w:rsidR="00501EB0" w:rsidRDefault="00501EB0">
      <w:pPr>
        <w:pStyle w:val="Referenses"/>
      </w:pPr>
    </w:p>
    <w:p w14:paraId="158E7C19" w14:textId="163B98B6" w:rsidR="00501EB0" w:rsidRDefault="00501EB0">
      <w:pPr>
        <w:pStyle w:val="Referenses"/>
      </w:pPr>
    </w:p>
    <w:p w14:paraId="075E387D" w14:textId="44A9D9FE" w:rsidR="00501EB0" w:rsidRDefault="00501EB0">
      <w:pPr>
        <w:pStyle w:val="Referenses"/>
      </w:pPr>
    </w:p>
    <w:p w14:paraId="431CC329" w14:textId="4177C639" w:rsidR="00501EB0" w:rsidRDefault="00501EB0">
      <w:pPr>
        <w:pStyle w:val="Referenses"/>
      </w:pPr>
    </w:p>
    <w:p w14:paraId="2AFC59BE" w14:textId="2E0B8A1E" w:rsidR="00501EB0" w:rsidRDefault="00501EB0">
      <w:pPr>
        <w:pStyle w:val="Referenses"/>
      </w:pPr>
    </w:p>
    <w:p w14:paraId="0BBE6E4E" w14:textId="239A4BCD" w:rsidR="00501EB0" w:rsidRDefault="00501EB0">
      <w:pPr>
        <w:pStyle w:val="Referenses"/>
      </w:pPr>
    </w:p>
    <w:p w14:paraId="715ACA6A" w14:textId="431447A2" w:rsidR="00501EB0" w:rsidRDefault="00501EB0">
      <w:pPr>
        <w:pStyle w:val="Referenses"/>
      </w:pPr>
    </w:p>
    <w:p w14:paraId="34ABED5F" w14:textId="42BE2144" w:rsidR="00501EB0" w:rsidRDefault="00501EB0">
      <w:pPr>
        <w:pStyle w:val="Referenses"/>
      </w:pPr>
    </w:p>
    <w:p w14:paraId="408D6918" w14:textId="77777777" w:rsidR="00501EB0" w:rsidRDefault="00501EB0" w:rsidP="00501EB0">
      <w:pPr>
        <w:pStyle w:val="Rubrik1"/>
        <w:rPr>
          <w:lang w:bidi="ar-IQ"/>
        </w:rPr>
      </w:pPr>
      <w:bookmarkStart w:id="20" w:name="_Toc126206829"/>
      <w:r>
        <w:rPr>
          <w:lang w:bidi="ar-IQ"/>
        </w:rPr>
        <w:lastRenderedPageBreak/>
        <w:t>Bilagor</w:t>
      </w:r>
      <w:bookmarkEnd w:id="20"/>
    </w:p>
    <w:p w14:paraId="0C05923E" w14:textId="77777777" w:rsidR="00501EB0" w:rsidRDefault="00501EB0" w:rsidP="00501EB0">
      <w:pPr>
        <w:pStyle w:val="Textbody"/>
      </w:pPr>
      <w:r>
        <w:rPr>
          <w:noProof/>
        </w:rPr>
        <w:drawing>
          <wp:inline distT="0" distB="0" distL="0" distR="0" wp14:anchorId="3046C0EA" wp14:editId="21AA06B9">
            <wp:extent cx="5183602" cy="5865018"/>
            <wp:effectExtent l="0" t="0" r="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0012" cy="5872271"/>
                    </a:xfrm>
                    <a:prstGeom prst="rect">
                      <a:avLst/>
                    </a:prstGeom>
                    <a:noFill/>
                    <a:ln>
                      <a:noFill/>
                    </a:ln>
                  </pic:spPr>
                </pic:pic>
              </a:graphicData>
            </a:graphic>
          </wp:inline>
        </w:drawing>
      </w:r>
    </w:p>
    <w:p w14:paraId="4CC803CE" w14:textId="5AA86A7A" w:rsidR="00501EB0" w:rsidRDefault="00501EB0" w:rsidP="00501EB0">
      <w:pPr>
        <w:pStyle w:val="Textbody"/>
        <w:rPr>
          <w:i/>
          <w:iCs/>
        </w:rPr>
      </w:pPr>
      <w:r>
        <w:rPr>
          <w:i/>
          <w:iCs/>
        </w:rPr>
        <w:t xml:space="preserve">Bilaga </w:t>
      </w:r>
      <w:r w:rsidRPr="00983842">
        <w:rPr>
          <w:i/>
          <w:iCs/>
        </w:rPr>
        <w:t>.</w:t>
      </w:r>
      <w:r w:rsidR="004F68A4">
        <w:rPr>
          <w:i/>
          <w:iCs/>
        </w:rPr>
        <w:t>1</w:t>
      </w:r>
      <w:r w:rsidRPr="00983842">
        <w:rPr>
          <w:i/>
          <w:iCs/>
        </w:rPr>
        <w:t xml:space="preserve"> Wireframes av webbshopen</w:t>
      </w:r>
    </w:p>
    <w:p w14:paraId="0A09AC8E" w14:textId="147F7435" w:rsidR="00E57F35" w:rsidRDefault="00E57F35" w:rsidP="00501EB0">
      <w:pPr>
        <w:pStyle w:val="Textbody"/>
        <w:rPr>
          <w:i/>
          <w:iCs/>
        </w:rPr>
      </w:pPr>
      <w:hyperlink r:id="rId17" w:history="1">
        <w:r w:rsidRPr="00C11145">
          <w:rPr>
            <w:rStyle w:val="Hyperlnk"/>
            <w:i/>
            <w:iCs/>
          </w:rPr>
          <w:t>https://www.figma.com/file/LkjOshSsRXlumgGDWNkGzq/Perfumeshop---</w:t>
        </w:r>
        <w:proofErr w:type="spellStart"/>
        <w:r w:rsidRPr="00C11145">
          <w:rPr>
            <w:rStyle w:val="Hyperlnk"/>
            <w:i/>
            <w:iCs/>
          </w:rPr>
          <w:t>wireframe?node-id</w:t>
        </w:r>
        <w:proofErr w:type="spellEnd"/>
        <w:r w:rsidRPr="00C11145">
          <w:rPr>
            <w:rStyle w:val="Hyperlnk"/>
            <w:i/>
            <w:iCs/>
          </w:rPr>
          <w:t>=0%3A1&amp;t=FNy73vPmXzV4bV7M-1</w:t>
        </w:r>
      </w:hyperlink>
    </w:p>
    <w:p w14:paraId="7E23E1C5" w14:textId="41995055" w:rsidR="009575DE" w:rsidRDefault="009575DE">
      <w:pPr>
        <w:pStyle w:val="Referenses"/>
      </w:pPr>
    </w:p>
    <w:p w14:paraId="35FDDD1A" w14:textId="6717F89F" w:rsidR="009575DE" w:rsidRDefault="009575DE">
      <w:pPr>
        <w:pStyle w:val="Referenses"/>
      </w:pPr>
    </w:p>
    <w:p w14:paraId="78BADB92" w14:textId="77777777" w:rsidR="00B5773E" w:rsidRDefault="00B5773E">
      <w:pPr>
        <w:pStyle w:val="Referenses"/>
        <w:rPr>
          <w:noProof/>
        </w:rPr>
      </w:pPr>
    </w:p>
    <w:p w14:paraId="48252557" w14:textId="77777777" w:rsidR="00B5773E" w:rsidRDefault="00B5773E">
      <w:pPr>
        <w:pStyle w:val="Referenses"/>
        <w:rPr>
          <w:noProof/>
        </w:rPr>
      </w:pPr>
    </w:p>
    <w:p w14:paraId="1DA9E539" w14:textId="33867437" w:rsidR="009575DE" w:rsidRDefault="00046971">
      <w:pPr>
        <w:pStyle w:val="Referenses"/>
      </w:pPr>
      <w:r>
        <w:rPr>
          <w:noProof/>
        </w:rPr>
        <w:lastRenderedPageBreak/>
        <w:drawing>
          <wp:inline distT="0" distB="0" distL="0" distR="0" wp14:anchorId="7372C0D5" wp14:editId="252D6665">
            <wp:extent cx="5462331" cy="7179469"/>
            <wp:effectExtent l="0" t="0" r="0" b="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6769" cy="7185302"/>
                    </a:xfrm>
                    <a:prstGeom prst="rect">
                      <a:avLst/>
                    </a:prstGeom>
                    <a:noFill/>
                    <a:ln>
                      <a:noFill/>
                    </a:ln>
                  </pic:spPr>
                </pic:pic>
              </a:graphicData>
            </a:graphic>
          </wp:inline>
        </w:drawing>
      </w:r>
    </w:p>
    <w:p w14:paraId="67203DAF" w14:textId="6119ACC0" w:rsidR="00046971" w:rsidRDefault="00046971">
      <w:pPr>
        <w:pStyle w:val="Referenses"/>
        <w:rPr>
          <w:i/>
          <w:iCs/>
        </w:rPr>
      </w:pPr>
      <w:r w:rsidRPr="00277FE1">
        <w:rPr>
          <w:i/>
          <w:iCs/>
        </w:rPr>
        <w:t xml:space="preserve">Bilaga .2 Prototyp av </w:t>
      </w:r>
      <w:proofErr w:type="spellStart"/>
      <w:r w:rsidRPr="00277FE1">
        <w:rPr>
          <w:i/>
          <w:iCs/>
        </w:rPr>
        <w:t>webbshoppen</w:t>
      </w:r>
      <w:proofErr w:type="spellEnd"/>
    </w:p>
    <w:p w14:paraId="31051931" w14:textId="114C68FD" w:rsidR="009420D5" w:rsidRDefault="00DF43F2">
      <w:pPr>
        <w:pStyle w:val="Referenses"/>
        <w:rPr>
          <w:i/>
          <w:iCs/>
        </w:rPr>
      </w:pPr>
      <w:hyperlink r:id="rId19" w:history="1">
        <w:r w:rsidRPr="00C11145">
          <w:rPr>
            <w:rStyle w:val="Hyperlnk"/>
            <w:i/>
            <w:iCs/>
          </w:rPr>
          <w:t>https://www.figma.com/file/zg8e9F87sxp8etXRbEZJIj/Perfumeshop---</w:t>
        </w:r>
        <w:proofErr w:type="spellStart"/>
        <w:r w:rsidRPr="00C11145">
          <w:rPr>
            <w:rStyle w:val="Hyperlnk"/>
            <w:i/>
            <w:iCs/>
          </w:rPr>
          <w:t>design?node-id</w:t>
        </w:r>
        <w:proofErr w:type="spellEnd"/>
        <w:r w:rsidRPr="00C11145">
          <w:rPr>
            <w:rStyle w:val="Hyperlnk"/>
            <w:i/>
            <w:iCs/>
          </w:rPr>
          <w:t>=0%3A1&amp;t=BZ4kDSLbBPOP0e6K-1</w:t>
        </w:r>
      </w:hyperlink>
    </w:p>
    <w:sectPr w:rsidR="009420D5">
      <w:headerReference w:type="default" r:id="rId20"/>
      <w:footerReference w:type="default" r:id="rId21"/>
      <w:pgSz w:w="11906" w:h="16838"/>
      <w:pgMar w:top="1700" w:right="2098" w:bottom="1326" w:left="2098" w:header="1134" w:footer="76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CBBDF" w14:textId="77777777" w:rsidR="000D4C7D" w:rsidRDefault="000D4C7D">
      <w:r>
        <w:separator/>
      </w:r>
    </w:p>
  </w:endnote>
  <w:endnote w:type="continuationSeparator" w:id="0">
    <w:p w14:paraId="0CF72633" w14:textId="77777777" w:rsidR="000D4C7D" w:rsidRDefault="000D4C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auto"/>
    <w:pitch w:val="variable"/>
  </w:font>
  <w:font w:name="Tahoma">
    <w:panose1 w:val="020B0604030504040204"/>
    <w:charset w:val="00"/>
    <w:family w:val="swiss"/>
    <w:pitch w:val="variable"/>
    <w:sig w:usb0="E1002EFF" w:usb1="C000605B" w:usb2="00000029" w:usb3="00000000" w:csb0="000101FF" w:csb1="00000000"/>
  </w:font>
  <w:font w:name="FreeSans">
    <w:altName w:val="Calibri"/>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pitch w:val="variable"/>
    <w:sig w:usb0="00002000" w:usb1="00000000" w:usb2="00000000" w:usb3="00000000" w:csb0="00000000" w:csb1="00000000"/>
  </w:font>
  <w:font w:name="FreeSerif">
    <w:altName w:val="Cambria"/>
    <w:charset w:val="00"/>
    <w:family w:val="roman"/>
    <w:pitch w:val="variable"/>
  </w:font>
  <w:font w:name="Liberation Sans">
    <w:charset w:val="00"/>
    <w:family w:val="swiss"/>
    <w:pitch w:val="variable"/>
  </w:font>
  <w:font w:name="DejaVu Sans">
    <w:charset w:val="00"/>
    <w:family w:val="auto"/>
    <w:pitch w:val="variable"/>
  </w:font>
  <w:font w:name="Lohit Hindi">
    <w:charset w:val="00"/>
    <w:family w:val="auto"/>
    <w:pitch w:val="variable"/>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1AB69" w14:textId="77777777" w:rsidR="00C42408" w:rsidRDefault="00C02365">
    <w:pPr>
      <w:pStyle w:val="Sidfot"/>
      <w:jc w:val="center"/>
    </w:pPr>
    <w:r>
      <w:fldChar w:fldCharType="begin"/>
    </w:r>
    <w:r>
      <w:instrText xml:space="preserve"> PAGE </w:instrText>
    </w:r>
    <w:r>
      <w:fldChar w:fldCharType="separate"/>
    </w:r>
    <w:r>
      <w:t>7</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02A81" w14:textId="77777777" w:rsidR="00C42408" w:rsidRDefault="00C02365">
    <w:pPr>
      <w:pStyle w:val="Sidfot"/>
      <w:jc w:val="center"/>
    </w:pPr>
    <w:r>
      <w:fldChar w:fldCharType="begin"/>
    </w:r>
    <w:r>
      <w:instrText xml:space="preserve"> PAGE </w:instrText>
    </w:r>
    <w:r>
      <w:fldChar w:fldCharType="separate"/>
    </w:r>
    <w:r>
      <w:t>v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EA19C" w14:textId="77777777" w:rsidR="00C42408" w:rsidRDefault="00C02365">
    <w:pPr>
      <w:pStyle w:val="Sidfot"/>
      <w:jc w:val="center"/>
    </w:pPr>
    <w:r>
      <w:fldChar w:fldCharType="begin"/>
    </w:r>
    <w:r>
      <w:instrText xml:space="preserve"> PAGE </w:instrText>
    </w:r>
    <w:r>
      <w:fldChar w:fldCharType="separate"/>
    </w:r>
    <w: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EE01BB" w14:textId="77777777" w:rsidR="000D4C7D" w:rsidRDefault="000D4C7D">
      <w:r>
        <w:rPr>
          <w:color w:val="000000"/>
        </w:rPr>
        <w:ptab w:relativeTo="margin" w:alignment="center" w:leader="none"/>
      </w:r>
    </w:p>
  </w:footnote>
  <w:footnote w:type="continuationSeparator" w:id="0">
    <w:p w14:paraId="34BF0958" w14:textId="77777777" w:rsidR="000D4C7D" w:rsidRDefault="000D4C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48FC6" w14:textId="77777777" w:rsidR="00C42408" w:rsidRDefault="00C02365">
    <w:pPr>
      <w:pStyle w:val="Sidhuvud"/>
      <w:tabs>
        <w:tab w:val="clear" w:pos="4819"/>
        <w:tab w:val="clear" w:pos="9638"/>
        <w:tab w:val="right" w:pos="7709"/>
      </w:tabs>
    </w:pPr>
    <w:proofErr w:type="spellStart"/>
    <w:r>
      <w:t>Title</w:t>
    </w:r>
    <w:proofErr w:type="spellEnd"/>
    <w:r>
      <w:t xml:space="preserve"> – </w:t>
    </w:r>
    <w:proofErr w:type="spellStart"/>
    <w:r>
      <w:t>Subtitle</w:t>
    </w:r>
    <w:proofErr w:type="spellEnd"/>
  </w:p>
  <w:p w14:paraId="48FC5B66" w14:textId="77777777" w:rsidR="00C42408" w:rsidRDefault="00C02365">
    <w:pPr>
      <w:pStyle w:val="Sidhuvud"/>
      <w:tabs>
        <w:tab w:val="clear" w:pos="4819"/>
        <w:tab w:val="clear" w:pos="9638"/>
        <w:tab w:val="right" w:pos="7725"/>
      </w:tabs>
    </w:pPr>
    <w:proofErr w:type="spellStart"/>
    <w:r>
      <w:t>Author</w:t>
    </w:r>
    <w:proofErr w:type="spellEnd"/>
    <w:r>
      <w:tab/>
      <w:t>2010-07-05</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DA6F0" w14:textId="41F67702" w:rsidR="00C42408" w:rsidRDefault="00801CDB">
    <w:pPr>
      <w:pStyle w:val="Sidhuvud"/>
      <w:tabs>
        <w:tab w:val="clear" w:pos="4819"/>
        <w:tab w:val="clear" w:pos="9638"/>
        <w:tab w:val="right" w:pos="7709"/>
      </w:tabs>
    </w:pPr>
    <w:r>
      <w:t xml:space="preserve">Moment 4 </w:t>
    </w:r>
    <w:r w:rsidR="00C02365">
      <w:t xml:space="preserve">– </w:t>
    </w:r>
    <w:r>
      <w:t>Digital bildbehandling DT163G</w:t>
    </w:r>
  </w:p>
  <w:p w14:paraId="3F6A16B6" w14:textId="3A8EDFF0" w:rsidR="00C42408" w:rsidRDefault="00801CDB">
    <w:pPr>
      <w:pStyle w:val="Sidhuvud"/>
      <w:tabs>
        <w:tab w:val="clear" w:pos="4819"/>
        <w:tab w:val="clear" w:pos="9638"/>
        <w:tab w:val="right" w:pos="7695"/>
      </w:tabs>
    </w:pPr>
    <w:r>
      <w:t>Aous Josef</w:t>
    </w:r>
    <w:r w:rsidR="00C02365">
      <w:tab/>
      <w:t>20</w:t>
    </w:r>
    <w:r>
      <w:t>22</w:t>
    </w:r>
    <w:r w:rsidR="00C02365">
      <w:t>-</w:t>
    </w:r>
    <w:r>
      <w:t>12</w:t>
    </w:r>
    <w:r w:rsidR="00C02365">
      <w:t>-</w:t>
    </w:r>
    <w:r>
      <w:t>2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A5563" w14:textId="77777777" w:rsidR="00F04172" w:rsidRDefault="00F04172" w:rsidP="00F04172">
    <w:pPr>
      <w:pStyle w:val="Sidhuvud"/>
      <w:tabs>
        <w:tab w:val="clear" w:pos="4819"/>
        <w:tab w:val="clear" w:pos="9638"/>
        <w:tab w:val="right" w:pos="7709"/>
      </w:tabs>
    </w:pPr>
    <w:r>
      <w:t>Moment 4 – Digital bildbehandling DT163G</w:t>
    </w:r>
  </w:p>
  <w:p w14:paraId="7AD1AFD0" w14:textId="05D996C7" w:rsidR="00C42408" w:rsidRDefault="00F04172">
    <w:pPr>
      <w:pStyle w:val="Sidhuvud"/>
      <w:tabs>
        <w:tab w:val="clear" w:pos="4819"/>
        <w:tab w:val="clear" w:pos="9638"/>
        <w:tab w:val="right" w:pos="7725"/>
      </w:tabs>
    </w:pPr>
    <w:r>
      <w:t>Aous Josef</w:t>
    </w:r>
    <w:r w:rsidR="00C02365">
      <w:tab/>
      <w:t>20</w:t>
    </w:r>
    <w:r>
      <w:t>22</w:t>
    </w:r>
    <w:r w:rsidR="00C02365">
      <w:t>-</w:t>
    </w:r>
    <w:r>
      <w:t>12</w:t>
    </w:r>
    <w:r w:rsidR="00C02365">
      <w:t>-</w:t>
    </w:r>
    <w:r>
      <w:t>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A224D0"/>
    <w:multiLevelType w:val="multilevel"/>
    <w:tmpl w:val="E58E1DBA"/>
    <w:styleLink w:val="Outline"/>
    <w:lvl w:ilvl="0">
      <w:start w:val="1"/>
      <w:numFmt w:val="decimal"/>
      <w:pStyle w:val="Rubrik1"/>
      <w:lvlText w:val="%1"/>
      <w:lvlJc w:val="left"/>
    </w:lvl>
    <w:lvl w:ilvl="1">
      <w:start w:val="1"/>
      <w:numFmt w:val="decimal"/>
      <w:pStyle w:val="Rubrik2"/>
      <w:lvlText w:val="%1.%2"/>
      <w:lvlJc w:val="left"/>
    </w:lvl>
    <w:lvl w:ilvl="2">
      <w:start w:val="1"/>
      <w:numFmt w:val="decimal"/>
      <w:pStyle w:val="Rubrik3"/>
      <w:lvlText w:val="%1.%2.%3"/>
      <w:lvlJc w:val="left"/>
    </w:lvl>
    <w:lvl w:ilvl="3">
      <w:start w:val="1"/>
      <w:numFmt w:val="decimal"/>
      <w:pStyle w:val="Rubrik4"/>
      <w:lvlText w:val="%1.%2.%3.%4"/>
      <w:lvlJc w:val="left"/>
    </w:lvl>
    <w:lvl w:ilvl="4">
      <w:start w:val="1"/>
      <w:numFmt w:val="decimal"/>
      <w:pStyle w:val="Rubrik5"/>
      <w:lvlText w:val="%1.%2.%3.%4.%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 w15:restartNumberingAfterBreak="0">
    <w:nsid w:val="72FD1723"/>
    <w:multiLevelType w:val="multilevel"/>
    <w:tmpl w:val="AB70625E"/>
    <w:lvl w:ilvl="0">
      <w:start w:val="1"/>
      <w:numFmt w:val="decimal"/>
      <w:lvlText w:val="[%1]"/>
      <w:lvlJc w:val="left"/>
      <w:pPr>
        <w:ind w:left="720" w:hanging="72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 w15:restartNumberingAfterBreak="0">
    <w:nsid w:val="79D41864"/>
    <w:multiLevelType w:val="multilevel"/>
    <w:tmpl w:val="D4FAFCD2"/>
    <w:styleLink w:val="WW8Num2"/>
    <w:lvl w:ilvl="0">
      <w:start w:val="1"/>
      <w:numFmt w:val="decimal"/>
      <w:lvlText w:val="[%1]"/>
      <w:lvlJc w:val="left"/>
      <w:pPr>
        <w:ind w:left="840" w:hanging="72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num w:numId="1" w16cid:durableId="1501894457">
    <w:abstractNumId w:val="0"/>
  </w:num>
  <w:num w:numId="2" w16cid:durableId="93063022">
    <w:abstractNumId w:val="2"/>
  </w:num>
  <w:num w:numId="3" w16cid:durableId="2507725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A3B49"/>
    <w:rsid w:val="00001CAC"/>
    <w:rsid w:val="00015C22"/>
    <w:rsid w:val="000176F1"/>
    <w:rsid w:val="000341E9"/>
    <w:rsid w:val="00034FBE"/>
    <w:rsid w:val="00044569"/>
    <w:rsid w:val="00046971"/>
    <w:rsid w:val="000539EF"/>
    <w:rsid w:val="000541C6"/>
    <w:rsid w:val="000623B9"/>
    <w:rsid w:val="000649B1"/>
    <w:rsid w:val="0006566A"/>
    <w:rsid w:val="00074BE1"/>
    <w:rsid w:val="00075F7B"/>
    <w:rsid w:val="0008136A"/>
    <w:rsid w:val="000863B9"/>
    <w:rsid w:val="00087BC2"/>
    <w:rsid w:val="00090944"/>
    <w:rsid w:val="00091114"/>
    <w:rsid w:val="00092F62"/>
    <w:rsid w:val="0009465E"/>
    <w:rsid w:val="00097E43"/>
    <w:rsid w:val="000A1720"/>
    <w:rsid w:val="000B0E31"/>
    <w:rsid w:val="000B16AA"/>
    <w:rsid w:val="000B37FC"/>
    <w:rsid w:val="000B7478"/>
    <w:rsid w:val="000C4B66"/>
    <w:rsid w:val="000D10D9"/>
    <w:rsid w:val="000D1F21"/>
    <w:rsid w:val="000D3035"/>
    <w:rsid w:val="000D4C7D"/>
    <w:rsid w:val="000E30C6"/>
    <w:rsid w:val="000E48E4"/>
    <w:rsid w:val="000E504E"/>
    <w:rsid w:val="000E5C25"/>
    <w:rsid w:val="000F20F0"/>
    <w:rsid w:val="000F3477"/>
    <w:rsid w:val="00100F2F"/>
    <w:rsid w:val="00105067"/>
    <w:rsid w:val="00123EB4"/>
    <w:rsid w:val="00124D89"/>
    <w:rsid w:val="00125D3A"/>
    <w:rsid w:val="0013229C"/>
    <w:rsid w:val="0014025C"/>
    <w:rsid w:val="00141969"/>
    <w:rsid w:val="00146739"/>
    <w:rsid w:val="00146D52"/>
    <w:rsid w:val="00152A4D"/>
    <w:rsid w:val="00156615"/>
    <w:rsid w:val="00160E89"/>
    <w:rsid w:val="001611B4"/>
    <w:rsid w:val="001650D4"/>
    <w:rsid w:val="00174CF6"/>
    <w:rsid w:val="00174DC5"/>
    <w:rsid w:val="00182BEE"/>
    <w:rsid w:val="00193016"/>
    <w:rsid w:val="00194EC5"/>
    <w:rsid w:val="001A1A4F"/>
    <w:rsid w:val="001A2374"/>
    <w:rsid w:val="001A78CE"/>
    <w:rsid w:val="001B165B"/>
    <w:rsid w:val="001B46FA"/>
    <w:rsid w:val="001B498A"/>
    <w:rsid w:val="001B65C3"/>
    <w:rsid w:val="001B6A21"/>
    <w:rsid w:val="001D4A84"/>
    <w:rsid w:val="001D4DA7"/>
    <w:rsid w:val="001D6A16"/>
    <w:rsid w:val="001E3667"/>
    <w:rsid w:val="001F048C"/>
    <w:rsid w:val="001F4175"/>
    <w:rsid w:val="001F4FC7"/>
    <w:rsid w:val="0020531C"/>
    <w:rsid w:val="00207805"/>
    <w:rsid w:val="002079BB"/>
    <w:rsid w:val="00212670"/>
    <w:rsid w:val="00214597"/>
    <w:rsid w:val="002239F4"/>
    <w:rsid w:val="00225D5C"/>
    <w:rsid w:val="00225F53"/>
    <w:rsid w:val="00226C94"/>
    <w:rsid w:val="00232AE8"/>
    <w:rsid w:val="00235F78"/>
    <w:rsid w:val="002477AD"/>
    <w:rsid w:val="00251271"/>
    <w:rsid w:val="00251B8C"/>
    <w:rsid w:val="0025514E"/>
    <w:rsid w:val="0026105A"/>
    <w:rsid w:val="00263BB7"/>
    <w:rsid w:val="002643BE"/>
    <w:rsid w:val="00266295"/>
    <w:rsid w:val="00266664"/>
    <w:rsid w:val="00277FE1"/>
    <w:rsid w:val="00290EC2"/>
    <w:rsid w:val="00291A01"/>
    <w:rsid w:val="00294F30"/>
    <w:rsid w:val="002A390E"/>
    <w:rsid w:val="002B30BD"/>
    <w:rsid w:val="002B3737"/>
    <w:rsid w:val="002B55F8"/>
    <w:rsid w:val="002B782B"/>
    <w:rsid w:val="002C24B0"/>
    <w:rsid w:val="002C7F5D"/>
    <w:rsid w:val="002D53ED"/>
    <w:rsid w:val="002E212B"/>
    <w:rsid w:val="002E2DAE"/>
    <w:rsid w:val="002E40DD"/>
    <w:rsid w:val="002E55E5"/>
    <w:rsid w:val="002E7247"/>
    <w:rsid w:val="002F7DD7"/>
    <w:rsid w:val="003131DA"/>
    <w:rsid w:val="00315232"/>
    <w:rsid w:val="00316F31"/>
    <w:rsid w:val="0032755A"/>
    <w:rsid w:val="00336133"/>
    <w:rsid w:val="00340D83"/>
    <w:rsid w:val="003454C7"/>
    <w:rsid w:val="00347B2C"/>
    <w:rsid w:val="00347D1F"/>
    <w:rsid w:val="00350361"/>
    <w:rsid w:val="0035148B"/>
    <w:rsid w:val="0035287F"/>
    <w:rsid w:val="00354CBD"/>
    <w:rsid w:val="003600F0"/>
    <w:rsid w:val="003652AA"/>
    <w:rsid w:val="003704E6"/>
    <w:rsid w:val="0037639E"/>
    <w:rsid w:val="00384F48"/>
    <w:rsid w:val="003863B6"/>
    <w:rsid w:val="00391586"/>
    <w:rsid w:val="003925DF"/>
    <w:rsid w:val="003958E0"/>
    <w:rsid w:val="003A043B"/>
    <w:rsid w:val="003A2F68"/>
    <w:rsid w:val="003A58A4"/>
    <w:rsid w:val="003A7C59"/>
    <w:rsid w:val="003B1636"/>
    <w:rsid w:val="003B4B7E"/>
    <w:rsid w:val="003B741B"/>
    <w:rsid w:val="003C1FF4"/>
    <w:rsid w:val="003C2062"/>
    <w:rsid w:val="003D64D0"/>
    <w:rsid w:val="003D7069"/>
    <w:rsid w:val="003D7B5E"/>
    <w:rsid w:val="003E11B0"/>
    <w:rsid w:val="003E2A2E"/>
    <w:rsid w:val="003E329B"/>
    <w:rsid w:val="003F0404"/>
    <w:rsid w:val="003F4693"/>
    <w:rsid w:val="00400763"/>
    <w:rsid w:val="00406D2A"/>
    <w:rsid w:val="00407B94"/>
    <w:rsid w:val="00417157"/>
    <w:rsid w:val="0042325C"/>
    <w:rsid w:val="00427219"/>
    <w:rsid w:val="0043081D"/>
    <w:rsid w:val="00431B19"/>
    <w:rsid w:val="00450B89"/>
    <w:rsid w:val="00455B19"/>
    <w:rsid w:val="00456271"/>
    <w:rsid w:val="00460C6C"/>
    <w:rsid w:val="00461420"/>
    <w:rsid w:val="00471DF7"/>
    <w:rsid w:val="00475FDA"/>
    <w:rsid w:val="00476CFB"/>
    <w:rsid w:val="0048069C"/>
    <w:rsid w:val="004841BA"/>
    <w:rsid w:val="0049356F"/>
    <w:rsid w:val="004A7EC2"/>
    <w:rsid w:val="004B0984"/>
    <w:rsid w:val="004B0F64"/>
    <w:rsid w:val="004C14A2"/>
    <w:rsid w:val="004C45E4"/>
    <w:rsid w:val="004D5756"/>
    <w:rsid w:val="004E3E09"/>
    <w:rsid w:val="004E4224"/>
    <w:rsid w:val="004F40EF"/>
    <w:rsid w:val="004F4C8B"/>
    <w:rsid w:val="004F4ED0"/>
    <w:rsid w:val="004F68A4"/>
    <w:rsid w:val="00501EB0"/>
    <w:rsid w:val="0050743C"/>
    <w:rsid w:val="005174D6"/>
    <w:rsid w:val="00520E25"/>
    <w:rsid w:val="005300E9"/>
    <w:rsid w:val="00531DDE"/>
    <w:rsid w:val="0053309C"/>
    <w:rsid w:val="005501E0"/>
    <w:rsid w:val="0055375A"/>
    <w:rsid w:val="00553B0C"/>
    <w:rsid w:val="0056328B"/>
    <w:rsid w:val="0056395E"/>
    <w:rsid w:val="00567E41"/>
    <w:rsid w:val="00571966"/>
    <w:rsid w:val="00580784"/>
    <w:rsid w:val="00590C5F"/>
    <w:rsid w:val="0059383B"/>
    <w:rsid w:val="005A070F"/>
    <w:rsid w:val="005A2913"/>
    <w:rsid w:val="005A33CC"/>
    <w:rsid w:val="005A44E3"/>
    <w:rsid w:val="005B1529"/>
    <w:rsid w:val="005B1882"/>
    <w:rsid w:val="005B493C"/>
    <w:rsid w:val="005C13B8"/>
    <w:rsid w:val="005C3DDB"/>
    <w:rsid w:val="005C4609"/>
    <w:rsid w:val="005E2BA5"/>
    <w:rsid w:val="005E4B2F"/>
    <w:rsid w:val="005E57F3"/>
    <w:rsid w:val="005E7EE8"/>
    <w:rsid w:val="005F1B99"/>
    <w:rsid w:val="005F2516"/>
    <w:rsid w:val="00604C79"/>
    <w:rsid w:val="00605C4F"/>
    <w:rsid w:val="006108E3"/>
    <w:rsid w:val="006115C7"/>
    <w:rsid w:val="00615D01"/>
    <w:rsid w:val="00615F1E"/>
    <w:rsid w:val="00625EBB"/>
    <w:rsid w:val="00630624"/>
    <w:rsid w:val="00636EF3"/>
    <w:rsid w:val="00644125"/>
    <w:rsid w:val="00654609"/>
    <w:rsid w:val="00661B71"/>
    <w:rsid w:val="00663879"/>
    <w:rsid w:val="00664410"/>
    <w:rsid w:val="006752C5"/>
    <w:rsid w:val="00675DE2"/>
    <w:rsid w:val="00682014"/>
    <w:rsid w:val="0069034E"/>
    <w:rsid w:val="00690E05"/>
    <w:rsid w:val="006948E0"/>
    <w:rsid w:val="00696C94"/>
    <w:rsid w:val="006B704C"/>
    <w:rsid w:val="006C24DB"/>
    <w:rsid w:val="006E23C1"/>
    <w:rsid w:val="006E26E9"/>
    <w:rsid w:val="006E4766"/>
    <w:rsid w:val="007025C1"/>
    <w:rsid w:val="00704212"/>
    <w:rsid w:val="00707E49"/>
    <w:rsid w:val="00710E58"/>
    <w:rsid w:val="0072384F"/>
    <w:rsid w:val="00724145"/>
    <w:rsid w:val="00740EF3"/>
    <w:rsid w:val="00744831"/>
    <w:rsid w:val="00745A43"/>
    <w:rsid w:val="007471E0"/>
    <w:rsid w:val="007509B0"/>
    <w:rsid w:val="00763AC5"/>
    <w:rsid w:val="00765D63"/>
    <w:rsid w:val="0077087A"/>
    <w:rsid w:val="00772D21"/>
    <w:rsid w:val="00774A39"/>
    <w:rsid w:val="007820EF"/>
    <w:rsid w:val="0078320E"/>
    <w:rsid w:val="007850C3"/>
    <w:rsid w:val="00797EA6"/>
    <w:rsid w:val="007A09E3"/>
    <w:rsid w:val="007A2D84"/>
    <w:rsid w:val="007A6A5A"/>
    <w:rsid w:val="007B27C6"/>
    <w:rsid w:val="007B3CCB"/>
    <w:rsid w:val="007B5EE5"/>
    <w:rsid w:val="007B6577"/>
    <w:rsid w:val="007B7BE8"/>
    <w:rsid w:val="007C1CD2"/>
    <w:rsid w:val="007C305C"/>
    <w:rsid w:val="007C4815"/>
    <w:rsid w:val="007D5D17"/>
    <w:rsid w:val="007D5DA8"/>
    <w:rsid w:val="007E1663"/>
    <w:rsid w:val="007E1FFF"/>
    <w:rsid w:val="007E2900"/>
    <w:rsid w:val="007E2C1F"/>
    <w:rsid w:val="007E435F"/>
    <w:rsid w:val="007E6092"/>
    <w:rsid w:val="007E7BE4"/>
    <w:rsid w:val="007F1C82"/>
    <w:rsid w:val="00800F2F"/>
    <w:rsid w:val="00801CDB"/>
    <w:rsid w:val="008077D6"/>
    <w:rsid w:val="00807F77"/>
    <w:rsid w:val="0082029B"/>
    <w:rsid w:val="00830626"/>
    <w:rsid w:val="008439C7"/>
    <w:rsid w:val="008444D0"/>
    <w:rsid w:val="00846381"/>
    <w:rsid w:val="00850BFD"/>
    <w:rsid w:val="0086329E"/>
    <w:rsid w:val="00881352"/>
    <w:rsid w:val="008A3A72"/>
    <w:rsid w:val="008A4534"/>
    <w:rsid w:val="008B6F58"/>
    <w:rsid w:val="008C5295"/>
    <w:rsid w:val="008C5A82"/>
    <w:rsid w:val="008C67D0"/>
    <w:rsid w:val="008D25F9"/>
    <w:rsid w:val="008E1E27"/>
    <w:rsid w:val="008E2D1E"/>
    <w:rsid w:val="008E2F98"/>
    <w:rsid w:val="008E42D9"/>
    <w:rsid w:val="008E7E10"/>
    <w:rsid w:val="00900C83"/>
    <w:rsid w:val="00902063"/>
    <w:rsid w:val="009023AB"/>
    <w:rsid w:val="00902679"/>
    <w:rsid w:val="00915AB8"/>
    <w:rsid w:val="00917F0C"/>
    <w:rsid w:val="00921D55"/>
    <w:rsid w:val="009270E9"/>
    <w:rsid w:val="009304E5"/>
    <w:rsid w:val="009318EF"/>
    <w:rsid w:val="009322CE"/>
    <w:rsid w:val="00933705"/>
    <w:rsid w:val="009420D5"/>
    <w:rsid w:val="009421CD"/>
    <w:rsid w:val="00944A2C"/>
    <w:rsid w:val="00944EBE"/>
    <w:rsid w:val="00945239"/>
    <w:rsid w:val="00951FEA"/>
    <w:rsid w:val="00952F1A"/>
    <w:rsid w:val="00955D10"/>
    <w:rsid w:val="00955D24"/>
    <w:rsid w:val="009575DE"/>
    <w:rsid w:val="00962B1F"/>
    <w:rsid w:val="00963005"/>
    <w:rsid w:val="009632C0"/>
    <w:rsid w:val="009652AC"/>
    <w:rsid w:val="00966C23"/>
    <w:rsid w:val="00967D29"/>
    <w:rsid w:val="00972B53"/>
    <w:rsid w:val="00975503"/>
    <w:rsid w:val="00976585"/>
    <w:rsid w:val="009769B6"/>
    <w:rsid w:val="00981C08"/>
    <w:rsid w:val="00983842"/>
    <w:rsid w:val="0098771E"/>
    <w:rsid w:val="009908BA"/>
    <w:rsid w:val="009A4A99"/>
    <w:rsid w:val="009B6401"/>
    <w:rsid w:val="009C0512"/>
    <w:rsid w:val="009C2D70"/>
    <w:rsid w:val="009C7C94"/>
    <w:rsid w:val="009D1526"/>
    <w:rsid w:val="00A01646"/>
    <w:rsid w:val="00A04CB4"/>
    <w:rsid w:val="00A13222"/>
    <w:rsid w:val="00A22030"/>
    <w:rsid w:val="00A27B3B"/>
    <w:rsid w:val="00A3228E"/>
    <w:rsid w:val="00A57D66"/>
    <w:rsid w:val="00A57D86"/>
    <w:rsid w:val="00A6119A"/>
    <w:rsid w:val="00A6171E"/>
    <w:rsid w:val="00A66094"/>
    <w:rsid w:val="00A727D9"/>
    <w:rsid w:val="00A75D6C"/>
    <w:rsid w:val="00A81874"/>
    <w:rsid w:val="00A8520F"/>
    <w:rsid w:val="00A91408"/>
    <w:rsid w:val="00A91698"/>
    <w:rsid w:val="00AA6B77"/>
    <w:rsid w:val="00AA7671"/>
    <w:rsid w:val="00AB15A0"/>
    <w:rsid w:val="00AB1A0A"/>
    <w:rsid w:val="00AB67D1"/>
    <w:rsid w:val="00AC09E0"/>
    <w:rsid w:val="00AC1174"/>
    <w:rsid w:val="00AD406F"/>
    <w:rsid w:val="00AD45F4"/>
    <w:rsid w:val="00AD79AD"/>
    <w:rsid w:val="00AE0966"/>
    <w:rsid w:val="00AE71B0"/>
    <w:rsid w:val="00AE79B6"/>
    <w:rsid w:val="00AF3F2F"/>
    <w:rsid w:val="00AF67EC"/>
    <w:rsid w:val="00B03600"/>
    <w:rsid w:val="00B057E2"/>
    <w:rsid w:val="00B10E28"/>
    <w:rsid w:val="00B1113A"/>
    <w:rsid w:val="00B20460"/>
    <w:rsid w:val="00B25788"/>
    <w:rsid w:val="00B3031B"/>
    <w:rsid w:val="00B33131"/>
    <w:rsid w:val="00B35978"/>
    <w:rsid w:val="00B369BD"/>
    <w:rsid w:val="00B472DB"/>
    <w:rsid w:val="00B50266"/>
    <w:rsid w:val="00B51B31"/>
    <w:rsid w:val="00B5773E"/>
    <w:rsid w:val="00B60EDC"/>
    <w:rsid w:val="00B62001"/>
    <w:rsid w:val="00B70848"/>
    <w:rsid w:val="00B71B3E"/>
    <w:rsid w:val="00B72C84"/>
    <w:rsid w:val="00B925B9"/>
    <w:rsid w:val="00B94F6B"/>
    <w:rsid w:val="00B95F30"/>
    <w:rsid w:val="00BA03B1"/>
    <w:rsid w:val="00BA1860"/>
    <w:rsid w:val="00BA2071"/>
    <w:rsid w:val="00BA3B49"/>
    <w:rsid w:val="00BA646F"/>
    <w:rsid w:val="00BA7989"/>
    <w:rsid w:val="00BB204F"/>
    <w:rsid w:val="00BB536A"/>
    <w:rsid w:val="00BC4DCE"/>
    <w:rsid w:val="00BC507C"/>
    <w:rsid w:val="00BD2358"/>
    <w:rsid w:val="00BD6BA8"/>
    <w:rsid w:val="00BE2D79"/>
    <w:rsid w:val="00BE75FC"/>
    <w:rsid w:val="00BF453A"/>
    <w:rsid w:val="00C01C59"/>
    <w:rsid w:val="00C02365"/>
    <w:rsid w:val="00C02C8B"/>
    <w:rsid w:val="00C039A9"/>
    <w:rsid w:val="00C046CF"/>
    <w:rsid w:val="00C04BBB"/>
    <w:rsid w:val="00C052F5"/>
    <w:rsid w:val="00C13E10"/>
    <w:rsid w:val="00C14507"/>
    <w:rsid w:val="00C16116"/>
    <w:rsid w:val="00C1783E"/>
    <w:rsid w:val="00C237B3"/>
    <w:rsid w:val="00C33D15"/>
    <w:rsid w:val="00C33D99"/>
    <w:rsid w:val="00C42408"/>
    <w:rsid w:val="00C426AA"/>
    <w:rsid w:val="00C43E77"/>
    <w:rsid w:val="00C46863"/>
    <w:rsid w:val="00C47A42"/>
    <w:rsid w:val="00C50CE5"/>
    <w:rsid w:val="00C613B6"/>
    <w:rsid w:val="00C64C03"/>
    <w:rsid w:val="00C66D39"/>
    <w:rsid w:val="00C70C48"/>
    <w:rsid w:val="00C81628"/>
    <w:rsid w:val="00C822BA"/>
    <w:rsid w:val="00C82D26"/>
    <w:rsid w:val="00C96598"/>
    <w:rsid w:val="00CA27F9"/>
    <w:rsid w:val="00CA3F9A"/>
    <w:rsid w:val="00CA48A1"/>
    <w:rsid w:val="00CB1713"/>
    <w:rsid w:val="00CB5A36"/>
    <w:rsid w:val="00CB5C64"/>
    <w:rsid w:val="00CC19D9"/>
    <w:rsid w:val="00CC1A40"/>
    <w:rsid w:val="00CC4E1E"/>
    <w:rsid w:val="00CD06B3"/>
    <w:rsid w:val="00CD0F43"/>
    <w:rsid w:val="00CD3883"/>
    <w:rsid w:val="00CD6BFD"/>
    <w:rsid w:val="00CE4DC6"/>
    <w:rsid w:val="00CF11AE"/>
    <w:rsid w:val="00CF253A"/>
    <w:rsid w:val="00D10319"/>
    <w:rsid w:val="00D10EBD"/>
    <w:rsid w:val="00D13682"/>
    <w:rsid w:val="00D148C8"/>
    <w:rsid w:val="00D20D64"/>
    <w:rsid w:val="00D325F0"/>
    <w:rsid w:val="00D34AFE"/>
    <w:rsid w:val="00D41982"/>
    <w:rsid w:val="00D43FA9"/>
    <w:rsid w:val="00D471D0"/>
    <w:rsid w:val="00D55F15"/>
    <w:rsid w:val="00D56D92"/>
    <w:rsid w:val="00D570EA"/>
    <w:rsid w:val="00D57F9A"/>
    <w:rsid w:val="00D605CF"/>
    <w:rsid w:val="00D65160"/>
    <w:rsid w:val="00D66D55"/>
    <w:rsid w:val="00D67BCE"/>
    <w:rsid w:val="00D71037"/>
    <w:rsid w:val="00D840B2"/>
    <w:rsid w:val="00D92684"/>
    <w:rsid w:val="00D92AF5"/>
    <w:rsid w:val="00D96BDA"/>
    <w:rsid w:val="00D9740B"/>
    <w:rsid w:val="00D97DB2"/>
    <w:rsid w:val="00DA00C6"/>
    <w:rsid w:val="00DA451C"/>
    <w:rsid w:val="00DA5AC0"/>
    <w:rsid w:val="00DB0DCD"/>
    <w:rsid w:val="00DB5762"/>
    <w:rsid w:val="00DC3463"/>
    <w:rsid w:val="00DC3941"/>
    <w:rsid w:val="00DC713E"/>
    <w:rsid w:val="00DD410D"/>
    <w:rsid w:val="00DE105D"/>
    <w:rsid w:val="00DE3AB2"/>
    <w:rsid w:val="00DE5914"/>
    <w:rsid w:val="00DE59DA"/>
    <w:rsid w:val="00DF3722"/>
    <w:rsid w:val="00DF43F2"/>
    <w:rsid w:val="00DF4ABB"/>
    <w:rsid w:val="00DF58BB"/>
    <w:rsid w:val="00E0060E"/>
    <w:rsid w:val="00E00FD0"/>
    <w:rsid w:val="00E04EDF"/>
    <w:rsid w:val="00E04F47"/>
    <w:rsid w:val="00E06A9A"/>
    <w:rsid w:val="00E07846"/>
    <w:rsid w:val="00E07BF9"/>
    <w:rsid w:val="00E07F5D"/>
    <w:rsid w:val="00E12E05"/>
    <w:rsid w:val="00E16208"/>
    <w:rsid w:val="00E27D07"/>
    <w:rsid w:val="00E3054E"/>
    <w:rsid w:val="00E337DD"/>
    <w:rsid w:val="00E35D4C"/>
    <w:rsid w:val="00E402D5"/>
    <w:rsid w:val="00E412A7"/>
    <w:rsid w:val="00E55D7E"/>
    <w:rsid w:val="00E5798D"/>
    <w:rsid w:val="00E57F35"/>
    <w:rsid w:val="00E62EEE"/>
    <w:rsid w:val="00E70365"/>
    <w:rsid w:val="00E74F53"/>
    <w:rsid w:val="00E754CE"/>
    <w:rsid w:val="00E80CE2"/>
    <w:rsid w:val="00E840B1"/>
    <w:rsid w:val="00E86FFB"/>
    <w:rsid w:val="00E90495"/>
    <w:rsid w:val="00E9213C"/>
    <w:rsid w:val="00E9286F"/>
    <w:rsid w:val="00E92910"/>
    <w:rsid w:val="00E92D0D"/>
    <w:rsid w:val="00E93785"/>
    <w:rsid w:val="00E95A6D"/>
    <w:rsid w:val="00EA0295"/>
    <w:rsid w:val="00EA5BCE"/>
    <w:rsid w:val="00EA71D6"/>
    <w:rsid w:val="00EB2134"/>
    <w:rsid w:val="00EC4B05"/>
    <w:rsid w:val="00EC5E0B"/>
    <w:rsid w:val="00EC5E1E"/>
    <w:rsid w:val="00ED1053"/>
    <w:rsid w:val="00EE06A8"/>
    <w:rsid w:val="00EE3A74"/>
    <w:rsid w:val="00EE53E2"/>
    <w:rsid w:val="00EF3474"/>
    <w:rsid w:val="00EF3F92"/>
    <w:rsid w:val="00F04172"/>
    <w:rsid w:val="00F05937"/>
    <w:rsid w:val="00F06C74"/>
    <w:rsid w:val="00F123DF"/>
    <w:rsid w:val="00F2070F"/>
    <w:rsid w:val="00F220B3"/>
    <w:rsid w:val="00F22508"/>
    <w:rsid w:val="00F22619"/>
    <w:rsid w:val="00F23059"/>
    <w:rsid w:val="00F24D22"/>
    <w:rsid w:val="00F415CF"/>
    <w:rsid w:val="00F43A11"/>
    <w:rsid w:val="00F50918"/>
    <w:rsid w:val="00F53294"/>
    <w:rsid w:val="00F57190"/>
    <w:rsid w:val="00F66917"/>
    <w:rsid w:val="00F673A3"/>
    <w:rsid w:val="00F81D27"/>
    <w:rsid w:val="00F81E67"/>
    <w:rsid w:val="00FA015F"/>
    <w:rsid w:val="00FA4F78"/>
    <w:rsid w:val="00FA54D6"/>
    <w:rsid w:val="00FA61AD"/>
    <w:rsid w:val="00FA77E8"/>
    <w:rsid w:val="00FA7976"/>
    <w:rsid w:val="00FB132D"/>
    <w:rsid w:val="00FB13D0"/>
    <w:rsid w:val="00FB13F3"/>
    <w:rsid w:val="00FB1DBA"/>
    <w:rsid w:val="00FB269C"/>
    <w:rsid w:val="00FB4DF0"/>
    <w:rsid w:val="00FB5C0C"/>
    <w:rsid w:val="00FB5C9C"/>
    <w:rsid w:val="00FB600C"/>
    <w:rsid w:val="00FB6B06"/>
    <w:rsid w:val="00FC0C37"/>
    <w:rsid w:val="00FC1FCE"/>
    <w:rsid w:val="00FD131B"/>
    <w:rsid w:val="00FD54BD"/>
    <w:rsid w:val="00FD72CC"/>
    <w:rsid w:val="00FE2624"/>
    <w:rsid w:val="00FF3CAB"/>
    <w:rsid w:val="00FF4B3E"/>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21AF18"/>
  <w15:docId w15:val="{17011271-6ECE-4B68-9232-8E877D2DF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ahoma"/>
        <w:kern w:val="3"/>
        <w:sz w:val="24"/>
        <w:szCs w:val="24"/>
        <w:lang w:val="sv-SE"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Rubrik"/>
    <w:next w:val="Textbody"/>
    <w:uiPriority w:val="9"/>
    <w:qFormat/>
    <w:pPr>
      <w:pageBreakBefore/>
      <w:numPr>
        <w:numId w:val="1"/>
      </w:numPr>
      <w:spacing w:before="720" w:after="91"/>
      <w:jc w:val="left"/>
      <w:outlineLvl w:val="0"/>
    </w:pPr>
    <w:rPr>
      <w:sz w:val="44"/>
    </w:rPr>
  </w:style>
  <w:style w:type="paragraph" w:styleId="Rubrik2">
    <w:name w:val="heading 2"/>
    <w:basedOn w:val="Rubrik"/>
    <w:next w:val="Textbody"/>
    <w:uiPriority w:val="9"/>
    <w:unhideWhenUsed/>
    <w:qFormat/>
    <w:pPr>
      <w:numPr>
        <w:ilvl w:val="1"/>
        <w:numId w:val="1"/>
      </w:numPr>
      <w:spacing w:before="119" w:after="68"/>
      <w:jc w:val="left"/>
      <w:outlineLvl w:val="1"/>
    </w:pPr>
    <w:rPr>
      <w:i/>
      <w:iCs/>
      <w:sz w:val="28"/>
      <w:szCs w:val="28"/>
    </w:rPr>
  </w:style>
  <w:style w:type="paragraph" w:styleId="Rubrik3">
    <w:name w:val="heading 3"/>
    <w:basedOn w:val="Rubrik"/>
    <w:next w:val="Textbody"/>
    <w:uiPriority w:val="9"/>
    <w:unhideWhenUsed/>
    <w:qFormat/>
    <w:pPr>
      <w:numPr>
        <w:ilvl w:val="2"/>
        <w:numId w:val="1"/>
      </w:numPr>
      <w:spacing w:before="119" w:after="68"/>
      <w:jc w:val="left"/>
      <w:outlineLvl w:val="2"/>
    </w:pPr>
    <w:rPr>
      <w:sz w:val="28"/>
      <w:szCs w:val="28"/>
    </w:rPr>
  </w:style>
  <w:style w:type="paragraph" w:styleId="Rubrik4">
    <w:name w:val="heading 4"/>
    <w:basedOn w:val="Rubrik"/>
    <w:next w:val="Textbody"/>
    <w:uiPriority w:val="9"/>
    <w:unhideWhenUsed/>
    <w:qFormat/>
    <w:pPr>
      <w:numPr>
        <w:ilvl w:val="3"/>
        <w:numId w:val="1"/>
      </w:numPr>
      <w:jc w:val="left"/>
      <w:outlineLvl w:val="3"/>
    </w:pPr>
    <w:rPr>
      <w:i/>
      <w:iCs/>
      <w:sz w:val="24"/>
    </w:rPr>
  </w:style>
  <w:style w:type="paragraph" w:styleId="Rubrik5">
    <w:name w:val="heading 5"/>
    <w:basedOn w:val="Rubrik"/>
    <w:next w:val="Textbody"/>
    <w:uiPriority w:val="9"/>
    <w:semiHidden/>
    <w:unhideWhenUsed/>
    <w:qFormat/>
    <w:pPr>
      <w:numPr>
        <w:ilvl w:val="4"/>
        <w:numId w:val="1"/>
      </w:numPr>
      <w:spacing w:before="119" w:after="68"/>
      <w:outlineLvl w:val="4"/>
    </w:p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numbering" w:customStyle="1" w:styleId="Outline">
    <w:name w:val="Outline"/>
    <w:basedOn w:val="Ingenlista"/>
    <w:pPr>
      <w:numPr>
        <w:numId w:val="1"/>
      </w:numPr>
    </w:pPr>
  </w:style>
  <w:style w:type="paragraph" w:customStyle="1" w:styleId="Standard">
    <w:name w:val="Standard"/>
    <w:pPr>
      <w:keepLines/>
      <w:jc w:val="both"/>
    </w:pPr>
    <w:rPr>
      <w:rFonts w:ascii="FreeSerif" w:eastAsia="FreeSerif" w:hAnsi="FreeSerif" w:cs="FreeSerif"/>
    </w:rPr>
  </w:style>
  <w:style w:type="paragraph" w:customStyle="1" w:styleId="Heading">
    <w:name w:val="Heading"/>
    <w:basedOn w:val="Standard"/>
    <w:next w:val="Textbody"/>
    <w:pPr>
      <w:keepNext/>
      <w:spacing w:before="240" w:after="120"/>
    </w:pPr>
    <w:rPr>
      <w:rFonts w:ascii="Liberation Sans" w:eastAsia="DejaVu Sans" w:hAnsi="Liberation Sans" w:cs="Lohit Hindi"/>
      <w:sz w:val="28"/>
      <w:szCs w:val="28"/>
    </w:rPr>
  </w:style>
  <w:style w:type="paragraph" w:customStyle="1" w:styleId="Textbody">
    <w:name w:val="Text body"/>
    <w:basedOn w:val="Standard"/>
    <w:pPr>
      <w:keepLines w:val="0"/>
      <w:widowControl/>
      <w:suppressAutoHyphens w:val="0"/>
      <w:spacing w:before="57" w:after="238"/>
    </w:pPr>
  </w:style>
  <w:style w:type="paragraph" w:styleId="Rubrik">
    <w:name w:val="Title"/>
    <w:basedOn w:val="Standard"/>
    <w:next w:val="Underrubrik"/>
    <w:uiPriority w:val="10"/>
    <w:qFormat/>
    <w:pPr>
      <w:keepNext/>
      <w:spacing w:before="240" w:after="120"/>
      <w:jc w:val="center"/>
    </w:pPr>
    <w:rPr>
      <w:rFonts w:ascii="FreeSans" w:eastAsia="Microsoft YaHei" w:hAnsi="FreeSans" w:cs="Mangal"/>
      <w:b/>
      <w:bCs/>
      <w:sz w:val="36"/>
      <w:szCs w:val="36"/>
    </w:rPr>
  </w:style>
  <w:style w:type="paragraph" w:styleId="Underrubrik">
    <w:name w:val="Subtitle"/>
    <w:basedOn w:val="Rubrik"/>
    <w:next w:val="Textbody"/>
    <w:uiPriority w:val="11"/>
    <w:qFormat/>
    <w:rPr>
      <w:i/>
      <w:iCs/>
      <w:sz w:val="28"/>
      <w:szCs w:val="28"/>
    </w:rPr>
  </w:style>
  <w:style w:type="paragraph" w:styleId="Lista">
    <w:name w:val="List"/>
    <w:basedOn w:val="Textbody"/>
    <w:rPr>
      <w:rFonts w:cs="Tahoma"/>
    </w:rPr>
  </w:style>
  <w:style w:type="paragraph" w:styleId="Beskrivning">
    <w:name w:val="caption"/>
    <w:basedOn w:val="Standard"/>
    <w:pPr>
      <w:suppressLineNumbers/>
      <w:spacing w:before="120" w:after="120"/>
    </w:pPr>
    <w:rPr>
      <w:rFonts w:cs="Tahoma"/>
      <w:i/>
      <w:iCs/>
    </w:rPr>
  </w:style>
  <w:style w:type="paragraph" w:customStyle="1" w:styleId="Index">
    <w:name w:val="Index"/>
    <w:basedOn w:val="Standard"/>
    <w:pPr>
      <w:suppressLineNumbers/>
    </w:pPr>
    <w:rPr>
      <w:rFonts w:cs="Tahoma"/>
    </w:rPr>
  </w:style>
  <w:style w:type="paragraph" w:styleId="Sidhuvud">
    <w:name w:val="header"/>
    <w:basedOn w:val="Standard"/>
    <w:pPr>
      <w:suppressLineNumbers/>
      <w:tabs>
        <w:tab w:val="center" w:pos="4819"/>
        <w:tab w:val="right" w:pos="9638"/>
      </w:tabs>
    </w:pPr>
  </w:style>
  <w:style w:type="paragraph" w:styleId="Sidfot">
    <w:name w:val="footer"/>
    <w:basedOn w:val="Standard"/>
    <w:pPr>
      <w:suppressLineNumbers/>
      <w:tabs>
        <w:tab w:val="center" w:pos="4819"/>
        <w:tab w:val="right" w:pos="9638"/>
      </w:tabs>
    </w:pPr>
  </w:style>
  <w:style w:type="paragraph" w:customStyle="1" w:styleId="Heading1nonumber">
    <w:name w:val="Heading 1 no number"/>
    <w:basedOn w:val="Rubrik1"/>
    <w:next w:val="Textbody"/>
    <w:pPr>
      <w:numPr>
        <w:numId w:val="0"/>
      </w:numPr>
    </w:pPr>
  </w:style>
  <w:style w:type="paragraph" w:customStyle="1" w:styleId="ContentsHeading">
    <w:name w:val="Contents Heading"/>
    <w:basedOn w:val="Rubrik"/>
    <w:pPr>
      <w:suppressLineNumbers/>
      <w:spacing w:before="720" w:after="91"/>
      <w:jc w:val="left"/>
    </w:pPr>
    <w:rPr>
      <w:sz w:val="44"/>
      <w:szCs w:val="32"/>
    </w:rPr>
  </w:style>
  <w:style w:type="paragraph" w:customStyle="1" w:styleId="Contents1">
    <w:name w:val="Contents 1"/>
    <w:basedOn w:val="Index"/>
    <w:pPr>
      <w:tabs>
        <w:tab w:val="right" w:leader="dot" w:pos="7710"/>
      </w:tabs>
      <w:spacing w:before="119"/>
    </w:pPr>
    <w:rPr>
      <w:b/>
    </w:rPr>
  </w:style>
  <w:style w:type="paragraph" w:customStyle="1" w:styleId="Contents2">
    <w:name w:val="Contents 2"/>
    <w:basedOn w:val="Index"/>
    <w:pPr>
      <w:tabs>
        <w:tab w:val="right" w:leader="dot" w:pos="7427"/>
      </w:tabs>
    </w:pPr>
  </w:style>
  <w:style w:type="paragraph" w:customStyle="1" w:styleId="Contents3">
    <w:name w:val="Contents 3"/>
    <w:basedOn w:val="Index"/>
    <w:pPr>
      <w:tabs>
        <w:tab w:val="right" w:leader="dot" w:pos="7144"/>
      </w:tabs>
    </w:pPr>
  </w:style>
  <w:style w:type="paragraph" w:customStyle="1" w:styleId="Framecontents">
    <w:name w:val="Frame contents"/>
    <w:basedOn w:val="Textbody"/>
  </w:style>
  <w:style w:type="paragraph" w:customStyle="1" w:styleId="Textbodyindent">
    <w:name w:val="Text body indent"/>
    <w:basedOn w:val="Textbody"/>
    <w:pPr>
      <w:ind w:left="283"/>
    </w:pPr>
  </w:style>
  <w:style w:type="paragraph" w:styleId="Index1">
    <w:name w:val="index 1"/>
    <w:basedOn w:val="Index"/>
  </w:style>
  <w:style w:type="paragraph" w:customStyle="1" w:styleId="List1">
    <w:name w:val="List 1"/>
    <w:basedOn w:val="Lista"/>
    <w:pPr>
      <w:spacing w:before="0" w:after="120"/>
      <w:ind w:left="360" w:hanging="360"/>
    </w:pPr>
  </w:style>
  <w:style w:type="paragraph" w:styleId="Lista2">
    <w:name w:val="List 2"/>
    <w:basedOn w:val="Lista"/>
    <w:pPr>
      <w:spacing w:before="0" w:after="120"/>
      <w:ind w:left="720" w:hanging="360"/>
    </w:pPr>
  </w:style>
  <w:style w:type="paragraph" w:customStyle="1" w:styleId="Contents10">
    <w:name w:val="Contents 10"/>
    <w:basedOn w:val="Index"/>
    <w:pPr>
      <w:tabs>
        <w:tab w:val="right" w:leader="dot" w:pos="5163"/>
      </w:tabs>
      <w:spacing w:before="119"/>
    </w:pPr>
    <w:rPr>
      <w:rFonts w:cs="FreeSerif"/>
      <w:b/>
    </w:rPr>
  </w:style>
  <w:style w:type="paragraph" w:customStyle="1" w:styleId="Contents4">
    <w:name w:val="Contents 4"/>
    <w:basedOn w:val="Index"/>
    <w:pPr>
      <w:tabs>
        <w:tab w:val="right" w:leader="dot" w:pos="6861"/>
      </w:tabs>
    </w:pPr>
  </w:style>
  <w:style w:type="paragraph" w:customStyle="1" w:styleId="Contents5">
    <w:name w:val="Contents 5"/>
    <w:basedOn w:val="Index"/>
    <w:pPr>
      <w:tabs>
        <w:tab w:val="right" w:leader="dot" w:pos="6578"/>
      </w:tabs>
    </w:p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paragraph" w:styleId="Citat">
    <w:name w:val="Quote"/>
    <w:basedOn w:val="Textbody"/>
    <w:pPr>
      <w:ind w:left="567" w:right="567"/>
    </w:pPr>
    <w:rPr>
      <w:sz w:val="20"/>
    </w:rPr>
  </w:style>
  <w:style w:type="paragraph" w:customStyle="1" w:styleId="Referenses">
    <w:name w:val="Referenses"/>
    <w:basedOn w:val="Textbody"/>
    <w:pPr>
      <w:jc w:val="left"/>
    </w:pPr>
  </w:style>
  <w:style w:type="paragraph" w:customStyle="1" w:styleId="Heading2nonumber">
    <w:name w:val="Heading 2 no number"/>
    <w:basedOn w:val="Heading1nonumber"/>
    <w:pPr>
      <w:pageBreakBefore w:val="0"/>
      <w:spacing w:before="0" w:after="119"/>
    </w:pPr>
    <w:rPr>
      <w:sz w:val="28"/>
    </w:rPr>
  </w:style>
  <w:style w:type="paragraph" w:customStyle="1" w:styleId="Drawing">
    <w:name w:val="Drawing"/>
    <w:basedOn w:val="Beskrivning"/>
  </w:style>
  <w:style w:type="paragraph" w:customStyle="1" w:styleId="Figure">
    <w:name w:val="Figure"/>
    <w:basedOn w:val="Beskrivning"/>
    <w:rPr>
      <w:b/>
      <w:i w:val="0"/>
      <w:sz w:val="20"/>
    </w:rPr>
  </w:style>
  <w:style w:type="paragraph" w:customStyle="1" w:styleId="Table">
    <w:name w:val="Table"/>
    <w:basedOn w:val="Beskrivning"/>
    <w:rPr>
      <w:b/>
      <w:i w:val="0"/>
      <w:sz w:val="20"/>
    </w:rPr>
  </w:style>
  <w:style w:type="paragraph" w:customStyle="1" w:styleId="Fomula">
    <w:name w:val="Fomula"/>
    <w:basedOn w:val="Textbody"/>
    <w:pPr>
      <w:tabs>
        <w:tab w:val="left" w:pos="7087"/>
      </w:tabs>
      <w:spacing w:before="0" w:after="119"/>
      <w:ind w:left="567"/>
      <w:jc w:val="left"/>
    </w:pPr>
  </w:style>
  <w:style w:type="character" w:customStyle="1" w:styleId="NumberingSymbols">
    <w:name w:val="Numbering Symbols"/>
  </w:style>
  <w:style w:type="character" w:customStyle="1" w:styleId="Internetlink">
    <w:name w:val="Internet link"/>
    <w:rPr>
      <w:color w:val="000080"/>
      <w:u w:val="single"/>
    </w:rPr>
  </w:style>
  <w:style w:type="character" w:customStyle="1" w:styleId="Zeichenformat">
    <w:name w:val="Zeichenformat"/>
  </w:style>
  <w:style w:type="numbering" w:customStyle="1" w:styleId="WW8Num2">
    <w:name w:val="WW8Num2"/>
    <w:basedOn w:val="Ingenlista"/>
    <w:pPr>
      <w:numPr>
        <w:numId w:val="2"/>
      </w:numPr>
    </w:pPr>
  </w:style>
  <w:style w:type="paragraph" w:styleId="Innehllsfrteckningsrubrik">
    <w:name w:val="TOC Heading"/>
    <w:basedOn w:val="Rubrik1"/>
    <w:next w:val="Normal"/>
    <w:uiPriority w:val="39"/>
    <w:unhideWhenUsed/>
    <w:qFormat/>
    <w:rsid w:val="004C14A2"/>
    <w:pPr>
      <w:pageBreakBefore w:val="0"/>
      <w:widowControl/>
      <w:numPr>
        <w:numId w:val="0"/>
      </w:numPr>
      <w:suppressAutoHyphens w:val="0"/>
      <w:autoSpaceDN/>
      <w:spacing w:before="240" w:after="0" w:line="259" w:lineRule="auto"/>
      <w:textAlignment w:val="auto"/>
      <w:outlineLvl w:val="9"/>
    </w:pPr>
    <w:rPr>
      <w:rFonts w:asciiTheme="majorHAnsi" w:eastAsiaTheme="majorEastAsia" w:hAnsiTheme="majorHAnsi" w:cstheme="majorBidi"/>
      <w:b w:val="0"/>
      <w:bCs w:val="0"/>
      <w:color w:val="2F5496" w:themeColor="accent1" w:themeShade="BF"/>
      <w:kern w:val="0"/>
      <w:sz w:val="32"/>
      <w:szCs w:val="32"/>
      <w:lang w:eastAsia="sv-SE" w:bidi="ar-SA"/>
    </w:rPr>
  </w:style>
  <w:style w:type="paragraph" w:styleId="Innehll1">
    <w:name w:val="toc 1"/>
    <w:basedOn w:val="Normal"/>
    <w:next w:val="Normal"/>
    <w:autoRedefine/>
    <w:uiPriority w:val="39"/>
    <w:unhideWhenUsed/>
    <w:rsid w:val="004C14A2"/>
    <w:pPr>
      <w:spacing w:after="100"/>
    </w:pPr>
    <w:rPr>
      <w:rFonts w:cs="Mangal"/>
      <w:szCs w:val="21"/>
    </w:rPr>
  </w:style>
  <w:style w:type="paragraph" w:styleId="Innehll2">
    <w:name w:val="toc 2"/>
    <w:basedOn w:val="Normal"/>
    <w:next w:val="Normal"/>
    <w:autoRedefine/>
    <w:uiPriority w:val="39"/>
    <w:unhideWhenUsed/>
    <w:rsid w:val="004C14A2"/>
    <w:pPr>
      <w:spacing w:after="100"/>
      <w:ind w:left="240"/>
    </w:pPr>
    <w:rPr>
      <w:rFonts w:cs="Mangal"/>
      <w:szCs w:val="21"/>
    </w:rPr>
  </w:style>
  <w:style w:type="character" w:styleId="Hyperlnk">
    <w:name w:val="Hyperlink"/>
    <w:basedOn w:val="Standardstycketeckensnitt"/>
    <w:uiPriority w:val="99"/>
    <w:unhideWhenUsed/>
    <w:rsid w:val="004C14A2"/>
    <w:rPr>
      <w:color w:val="0563C1" w:themeColor="hyperlink"/>
      <w:u w:val="single"/>
    </w:rPr>
  </w:style>
  <w:style w:type="character" w:styleId="Olstomnmnande">
    <w:name w:val="Unresolved Mention"/>
    <w:basedOn w:val="Standardstycketeckensnitt"/>
    <w:uiPriority w:val="99"/>
    <w:semiHidden/>
    <w:unhideWhenUsed/>
    <w:rsid w:val="003E329B"/>
    <w:rPr>
      <w:color w:val="605E5C"/>
      <w:shd w:val="clear" w:color="auto" w:fill="E1DFDD"/>
    </w:rPr>
  </w:style>
  <w:style w:type="paragraph" w:styleId="Innehll3">
    <w:name w:val="toc 3"/>
    <w:basedOn w:val="Normal"/>
    <w:next w:val="Normal"/>
    <w:autoRedefine/>
    <w:uiPriority w:val="39"/>
    <w:unhideWhenUsed/>
    <w:rsid w:val="003E2A2E"/>
    <w:pPr>
      <w:spacing w:after="100"/>
      <w:ind w:left="480"/>
    </w:pPr>
    <w:rPr>
      <w:rFonts w:cs="Mangal"/>
      <w:szCs w:val="21"/>
    </w:rPr>
  </w:style>
  <w:style w:type="paragraph" w:styleId="Litteraturfrteckning">
    <w:name w:val="Bibliography"/>
    <w:basedOn w:val="Normal"/>
    <w:next w:val="Normal"/>
    <w:uiPriority w:val="37"/>
    <w:unhideWhenUsed/>
    <w:rsid w:val="000D10D9"/>
    <w:pPr>
      <w:tabs>
        <w:tab w:val="left" w:pos="384"/>
      </w:tabs>
      <w:spacing w:after="240"/>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057530">
      <w:bodyDiv w:val="1"/>
      <w:marLeft w:val="0"/>
      <w:marRight w:val="0"/>
      <w:marTop w:val="0"/>
      <w:marBottom w:val="0"/>
      <w:divBdr>
        <w:top w:val="none" w:sz="0" w:space="0" w:color="auto"/>
        <w:left w:val="none" w:sz="0" w:space="0" w:color="auto"/>
        <w:bottom w:val="none" w:sz="0" w:space="0" w:color="auto"/>
        <w:right w:val="none" w:sz="0" w:space="0" w:color="auto"/>
      </w:divBdr>
      <w:divsChild>
        <w:div w:id="1077359633">
          <w:marLeft w:val="0"/>
          <w:marRight w:val="0"/>
          <w:marTop w:val="0"/>
          <w:marBottom w:val="0"/>
          <w:divBdr>
            <w:top w:val="none" w:sz="0" w:space="0" w:color="auto"/>
            <w:left w:val="none" w:sz="0" w:space="0" w:color="auto"/>
            <w:bottom w:val="none" w:sz="0" w:space="0" w:color="auto"/>
            <w:right w:val="none" w:sz="0" w:space="0" w:color="auto"/>
          </w:divBdr>
          <w:divsChild>
            <w:div w:id="66734720">
              <w:marLeft w:val="0"/>
              <w:marRight w:val="0"/>
              <w:marTop w:val="0"/>
              <w:marBottom w:val="0"/>
              <w:divBdr>
                <w:top w:val="none" w:sz="0" w:space="0" w:color="auto"/>
                <w:left w:val="none" w:sz="0" w:space="0" w:color="auto"/>
                <w:bottom w:val="none" w:sz="0" w:space="0" w:color="auto"/>
                <w:right w:val="none" w:sz="0" w:space="0" w:color="auto"/>
              </w:divBdr>
            </w:div>
            <w:div w:id="871959314">
              <w:marLeft w:val="0"/>
              <w:marRight w:val="0"/>
              <w:marTop w:val="0"/>
              <w:marBottom w:val="0"/>
              <w:divBdr>
                <w:top w:val="none" w:sz="0" w:space="0" w:color="auto"/>
                <w:left w:val="none" w:sz="0" w:space="0" w:color="auto"/>
                <w:bottom w:val="none" w:sz="0" w:space="0" w:color="auto"/>
                <w:right w:val="none" w:sz="0" w:space="0" w:color="auto"/>
              </w:divBdr>
            </w:div>
            <w:div w:id="890384300">
              <w:marLeft w:val="0"/>
              <w:marRight w:val="0"/>
              <w:marTop w:val="0"/>
              <w:marBottom w:val="0"/>
              <w:divBdr>
                <w:top w:val="none" w:sz="0" w:space="0" w:color="auto"/>
                <w:left w:val="none" w:sz="0" w:space="0" w:color="auto"/>
                <w:bottom w:val="none" w:sz="0" w:space="0" w:color="auto"/>
                <w:right w:val="none" w:sz="0" w:space="0" w:color="auto"/>
              </w:divBdr>
            </w:div>
            <w:div w:id="2094860739">
              <w:marLeft w:val="0"/>
              <w:marRight w:val="0"/>
              <w:marTop w:val="0"/>
              <w:marBottom w:val="0"/>
              <w:divBdr>
                <w:top w:val="none" w:sz="0" w:space="0" w:color="auto"/>
                <w:left w:val="none" w:sz="0" w:space="0" w:color="auto"/>
                <w:bottom w:val="none" w:sz="0" w:space="0" w:color="auto"/>
                <w:right w:val="none" w:sz="0" w:space="0" w:color="auto"/>
              </w:divBdr>
            </w:div>
            <w:div w:id="2138597753">
              <w:marLeft w:val="0"/>
              <w:marRight w:val="0"/>
              <w:marTop w:val="0"/>
              <w:marBottom w:val="0"/>
              <w:divBdr>
                <w:top w:val="none" w:sz="0" w:space="0" w:color="auto"/>
                <w:left w:val="none" w:sz="0" w:space="0" w:color="auto"/>
                <w:bottom w:val="none" w:sz="0" w:space="0" w:color="auto"/>
                <w:right w:val="none" w:sz="0" w:space="0" w:color="auto"/>
              </w:divBdr>
            </w:div>
            <w:div w:id="1958638553">
              <w:marLeft w:val="0"/>
              <w:marRight w:val="0"/>
              <w:marTop w:val="0"/>
              <w:marBottom w:val="0"/>
              <w:divBdr>
                <w:top w:val="none" w:sz="0" w:space="0" w:color="auto"/>
                <w:left w:val="none" w:sz="0" w:space="0" w:color="auto"/>
                <w:bottom w:val="none" w:sz="0" w:space="0" w:color="auto"/>
                <w:right w:val="none" w:sz="0" w:space="0" w:color="auto"/>
              </w:divBdr>
            </w:div>
            <w:div w:id="1758281933">
              <w:marLeft w:val="0"/>
              <w:marRight w:val="0"/>
              <w:marTop w:val="0"/>
              <w:marBottom w:val="0"/>
              <w:divBdr>
                <w:top w:val="none" w:sz="0" w:space="0" w:color="auto"/>
                <w:left w:val="none" w:sz="0" w:space="0" w:color="auto"/>
                <w:bottom w:val="none" w:sz="0" w:space="0" w:color="auto"/>
                <w:right w:val="none" w:sz="0" w:space="0" w:color="auto"/>
              </w:divBdr>
            </w:div>
            <w:div w:id="309749405">
              <w:marLeft w:val="0"/>
              <w:marRight w:val="0"/>
              <w:marTop w:val="0"/>
              <w:marBottom w:val="0"/>
              <w:divBdr>
                <w:top w:val="none" w:sz="0" w:space="0" w:color="auto"/>
                <w:left w:val="none" w:sz="0" w:space="0" w:color="auto"/>
                <w:bottom w:val="none" w:sz="0" w:space="0" w:color="auto"/>
                <w:right w:val="none" w:sz="0" w:space="0" w:color="auto"/>
              </w:divBdr>
            </w:div>
            <w:div w:id="721444753">
              <w:marLeft w:val="0"/>
              <w:marRight w:val="0"/>
              <w:marTop w:val="0"/>
              <w:marBottom w:val="0"/>
              <w:divBdr>
                <w:top w:val="none" w:sz="0" w:space="0" w:color="auto"/>
                <w:left w:val="none" w:sz="0" w:space="0" w:color="auto"/>
                <w:bottom w:val="none" w:sz="0" w:space="0" w:color="auto"/>
                <w:right w:val="none" w:sz="0" w:space="0" w:color="auto"/>
              </w:divBdr>
            </w:div>
            <w:div w:id="1839810845">
              <w:marLeft w:val="0"/>
              <w:marRight w:val="0"/>
              <w:marTop w:val="0"/>
              <w:marBottom w:val="0"/>
              <w:divBdr>
                <w:top w:val="none" w:sz="0" w:space="0" w:color="auto"/>
                <w:left w:val="none" w:sz="0" w:space="0" w:color="auto"/>
                <w:bottom w:val="none" w:sz="0" w:space="0" w:color="auto"/>
                <w:right w:val="none" w:sz="0" w:space="0" w:color="auto"/>
              </w:divBdr>
            </w:div>
            <w:div w:id="2135294627">
              <w:marLeft w:val="0"/>
              <w:marRight w:val="0"/>
              <w:marTop w:val="0"/>
              <w:marBottom w:val="0"/>
              <w:divBdr>
                <w:top w:val="none" w:sz="0" w:space="0" w:color="auto"/>
                <w:left w:val="none" w:sz="0" w:space="0" w:color="auto"/>
                <w:bottom w:val="none" w:sz="0" w:space="0" w:color="auto"/>
                <w:right w:val="none" w:sz="0" w:space="0" w:color="auto"/>
              </w:divBdr>
            </w:div>
            <w:div w:id="633946042">
              <w:marLeft w:val="0"/>
              <w:marRight w:val="0"/>
              <w:marTop w:val="0"/>
              <w:marBottom w:val="0"/>
              <w:divBdr>
                <w:top w:val="none" w:sz="0" w:space="0" w:color="auto"/>
                <w:left w:val="none" w:sz="0" w:space="0" w:color="auto"/>
                <w:bottom w:val="none" w:sz="0" w:space="0" w:color="auto"/>
                <w:right w:val="none" w:sz="0" w:space="0" w:color="auto"/>
              </w:divBdr>
            </w:div>
            <w:div w:id="1837989239">
              <w:marLeft w:val="0"/>
              <w:marRight w:val="0"/>
              <w:marTop w:val="0"/>
              <w:marBottom w:val="0"/>
              <w:divBdr>
                <w:top w:val="none" w:sz="0" w:space="0" w:color="auto"/>
                <w:left w:val="none" w:sz="0" w:space="0" w:color="auto"/>
                <w:bottom w:val="none" w:sz="0" w:space="0" w:color="auto"/>
                <w:right w:val="none" w:sz="0" w:space="0" w:color="auto"/>
              </w:divBdr>
            </w:div>
            <w:div w:id="1543394854">
              <w:marLeft w:val="0"/>
              <w:marRight w:val="0"/>
              <w:marTop w:val="0"/>
              <w:marBottom w:val="0"/>
              <w:divBdr>
                <w:top w:val="none" w:sz="0" w:space="0" w:color="auto"/>
                <w:left w:val="none" w:sz="0" w:space="0" w:color="auto"/>
                <w:bottom w:val="none" w:sz="0" w:space="0" w:color="auto"/>
                <w:right w:val="none" w:sz="0" w:space="0" w:color="auto"/>
              </w:divBdr>
            </w:div>
            <w:div w:id="195387389">
              <w:marLeft w:val="0"/>
              <w:marRight w:val="0"/>
              <w:marTop w:val="0"/>
              <w:marBottom w:val="0"/>
              <w:divBdr>
                <w:top w:val="none" w:sz="0" w:space="0" w:color="auto"/>
                <w:left w:val="none" w:sz="0" w:space="0" w:color="auto"/>
                <w:bottom w:val="none" w:sz="0" w:space="0" w:color="auto"/>
                <w:right w:val="none" w:sz="0" w:space="0" w:color="auto"/>
              </w:divBdr>
            </w:div>
            <w:div w:id="163863558">
              <w:marLeft w:val="0"/>
              <w:marRight w:val="0"/>
              <w:marTop w:val="0"/>
              <w:marBottom w:val="0"/>
              <w:divBdr>
                <w:top w:val="none" w:sz="0" w:space="0" w:color="auto"/>
                <w:left w:val="none" w:sz="0" w:space="0" w:color="auto"/>
                <w:bottom w:val="none" w:sz="0" w:space="0" w:color="auto"/>
                <w:right w:val="none" w:sz="0" w:space="0" w:color="auto"/>
              </w:divBdr>
            </w:div>
            <w:div w:id="2015067863">
              <w:marLeft w:val="0"/>
              <w:marRight w:val="0"/>
              <w:marTop w:val="0"/>
              <w:marBottom w:val="0"/>
              <w:divBdr>
                <w:top w:val="none" w:sz="0" w:space="0" w:color="auto"/>
                <w:left w:val="none" w:sz="0" w:space="0" w:color="auto"/>
                <w:bottom w:val="none" w:sz="0" w:space="0" w:color="auto"/>
                <w:right w:val="none" w:sz="0" w:space="0" w:color="auto"/>
              </w:divBdr>
            </w:div>
            <w:div w:id="865019633">
              <w:marLeft w:val="0"/>
              <w:marRight w:val="0"/>
              <w:marTop w:val="0"/>
              <w:marBottom w:val="0"/>
              <w:divBdr>
                <w:top w:val="none" w:sz="0" w:space="0" w:color="auto"/>
                <w:left w:val="none" w:sz="0" w:space="0" w:color="auto"/>
                <w:bottom w:val="none" w:sz="0" w:space="0" w:color="auto"/>
                <w:right w:val="none" w:sz="0" w:space="0" w:color="auto"/>
              </w:divBdr>
            </w:div>
            <w:div w:id="1826163679">
              <w:marLeft w:val="0"/>
              <w:marRight w:val="0"/>
              <w:marTop w:val="0"/>
              <w:marBottom w:val="0"/>
              <w:divBdr>
                <w:top w:val="none" w:sz="0" w:space="0" w:color="auto"/>
                <w:left w:val="none" w:sz="0" w:space="0" w:color="auto"/>
                <w:bottom w:val="none" w:sz="0" w:space="0" w:color="auto"/>
                <w:right w:val="none" w:sz="0" w:space="0" w:color="auto"/>
              </w:divBdr>
            </w:div>
            <w:div w:id="211393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609573">
      <w:bodyDiv w:val="1"/>
      <w:marLeft w:val="0"/>
      <w:marRight w:val="0"/>
      <w:marTop w:val="0"/>
      <w:marBottom w:val="0"/>
      <w:divBdr>
        <w:top w:val="none" w:sz="0" w:space="0" w:color="auto"/>
        <w:left w:val="none" w:sz="0" w:space="0" w:color="auto"/>
        <w:bottom w:val="none" w:sz="0" w:space="0" w:color="auto"/>
        <w:right w:val="none" w:sz="0" w:space="0" w:color="auto"/>
      </w:divBdr>
      <w:divsChild>
        <w:div w:id="1281450565">
          <w:marLeft w:val="0"/>
          <w:marRight w:val="0"/>
          <w:marTop w:val="0"/>
          <w:marBottom w:val="0"/>
          <w:divBdr>
            <w:top w:val="none" w:sz="0" w:space="0" w:color="auto"/>
            <w:left w:val="none" w:sz="0" w:space="0" w:color="auto"/>
            <w:bottom w:val="none" w:sz="0" w:space="0" w:color="auto"/>
            <w:right w:val="none" w:sz="0" w:space="0" w:color="auto"/>
          </w:divBdr>
          <w:divsChild>
            <w:div w:id="8206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451428">
      <w:bodyDiv w:val="1"/>
      <w:marLeft w:val="0"/>
      <w:marRight w:val="0"/>
      <w:marTop w:val="0"/>
      <w:marBottom w:val="0"/>
      <w:divBdr>
        <w:top w:val="none" w:sz="0" w:space="0" w:color="auto"/>
        <w:left w:val="none" w:sz="0" w:space="0" w:color="auto"/>
        <w:bottom w:val="none" w:sz="0" w:space="0" w:color="auto"/>
        <w:right w:val="none" w:sz="0" w:space="0" w:color="auto"/>
      </w:divBdr>
      <w:divsChild>
        <w:div w:id="1395007150">
          <w:marLeft w:val="0"/>
          <w:marRight w:val="0"/>
          <w:marTop w:val="0"/>
          <w:marBottom w:val="0"/>
          <w:divBdr>
            <w:top w:val="single" w:sz="2" w:space="0" w:color="auto"/>
            <w:left w:val="single" w:sz="2" w:space="0" w:color="auto"/>
            <w:bottom w:val="single" w:sz="6" w:space="0" w:color="auto"/>
            <w:right w:val="single" w:sz="2" w:space="0" w:color="auto"/>
          </w:divBdr>
          <w:divsChild>
            <w:div w:id="348799166">
              <w:marLeft w:val="0"/>
              <w:marRight w:val="0"/>
              <w:marTop w:val="100"/>
              <w:marBottom w:val="100"/>
              <w:divBdr>
                <w:top w:val="single" w:sz="2" w:space="0" w:color="D9D9E3"/>
                <w:left w:val="single" w:sz="2" w:space="0" w:color="D9D9E3"/>
                <w:bottom w:val="single" w:sz="2" w:space="0" w:color="D9D9E3"/>
                <w:right w:val="single" w:sz="2" w:space="0" w:color="D9D9E3"/>
              </w:divBdr>
              <w:divsChild>
                <w:div w:id="358897140">
                  <w:marLeft w:val="0"/>
                  <w:marRight w:val="0"/>
                  <w:marTop w:val="0"/>
                  <w:marBottom w:val="0"/>
                  <w:divBdr>
                    <w:top w:val="single" w:sz="2" w:space="0" w:color="D9D9E3"/>
                    <w:left w:val="single" w:sz="2" w:space="0" w:color="D9D9E3"/>
                    <w:bottom w:val="single" w:sz="2" w:space="0" w:color="D9D9E3"/>
                    <w:right w:val="single" w:sz="2" w:space="0" w:color="D9D9E3"/>
                  </w:divBdr>
                  <w:divsChild>
                    <w:div w:id="762339365">
                      <w:marLeft w:val="0"/>
                      <w:marRight w:val="0"/>
                      <w:marTop w:val="0"/>
                      <w:marBottom w:val="0"/>
                      <w:divBdr>
                        <w:top w:val="single" w:sz="2" w:space="0" w:color="D9D9E3"/>
                        <w:left w:val="single" w:sz="2" w:space="0" w:color="D9D9E3"/>
                        <w:bottom w:val="single" w:sz="2" w:space="0" w:color="D9D9E3"/>
                        <w:right w:val="single" w:sz="2" w:space="0" w:color="D9D9E3"/>
                      </w:divBdr>
                      <w:divsChild>
                        <w:div w:id="1066803303">
                          <w:marLeft w:val="0"/>
                          <w:marRight w:val="0"/>
                          <w:marTop w:val="0"/>
                          <w:marBottom w:val="0"/>
                          <w:divBdr>
                            <w:top w:val="single" w:sz="2" w:space="0" w:color="D9D9E3"/>
                            <w:left w:val="single" w:sz="2" w:space="0" w:color="D9D9E3"/>
                            <w:bottom w:val="single" w:sz="2" w:space="0" w:color="D9D9E3"/>
                            <w:right w:val="single" w:sz="2" w:space="0" w:color="D9D9E3"/>
                          </w:divBdr>
                          <w:divsChild>
                            <w:div w:id="17118792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03087080">
      <w:bodyDiv w:val="1"/>
      <w:marLeft w:val="0"/>
      <w:marRight w:val="0"/>
      <w:marTop w:val="0"/>
      <w:marBottom w:val="0"/>
      <w:divBdr>
        <w:top w:val="none" w:sz="0" w:space="0" w:color="auto"/>
        <w:left w:val="none" w:sz="0" w:space="0" w:color="auto"/>
        <w:bottom w:val="none" w:sz="0" w:space="0" w:color="auto"/>
        <w:right w:val="none" w:sz="0" w:space="0" w:color="auto"/>
      </w:divBdr>
    </w:div>
    <w:div w:id="865876036">
      <w:bodyDiv w:val="1"/>
      <w:marLeft w:val="0"/>
      <w:marRight w:val="0"/>
      <w:marTop w:val="0"/>
      <w:marBottom w:val="0"/>
      <w:divBdr>
        <w:top w:val="none" w:sz="0" w:space="0" w:color="auto"/>
        <w:left w:val="none" w:sz="0" w:space="0" w:color="auto"/>
        <w:bottom w:val="none" w:sz="0" w:space="0" w:color="auto"/>
        <w:right w:val="none" w:sz="0" w:space="0" w:color="auto"/>
      </w:divBdr>
      <w:divsChild>
        <w:div w:id="1331441615">
          <w:marLeft w:val="0"/>
          <w:marRight w:val="0"/>
          <w:marTop w:val="0"/>
          <w:marBottom w:val="0"/>
          <w:divBdr>
            <w:top w:val="none" w:sz="0" w:space="0" w:color="auto"/>
            <w:left w:val="none" w:sz="0" w:space="0" w:color="auto"/>
            <w:bottom w:val="none" w:sz="0" w:space="0" w:color="auto"/>
            <w:right w:val="none" w:sz="0" w:space="0" w:color="auto"/>
          </w:divBdr>
          <w:divsChild>
            <w:div w:id="26550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50902">
      <w:bodyDiv w:val="1"/>
      <w:marLeft w:val="0"/>
      <w:marRight w:val="0"/>
      <w:marTop w:val="0"/>
      <w:marBottom w:val="0"/>
      <w:divBdr>
        <w:top w:val="none" w:sz="0" w:space="0" w:color="auto"/>
        <w:left w:val="none" w:sz="0" w:space="0" w:color="auto"/>
        <w:bottom w:val="none" w:sz="0" w:space="0" w:color="auto"/>
        <w:right w:val="none" w:sz="0" w:space="0" w:color="auto"/>
      </w:divBdr>
      <w:divsChild>
        <w:div w:id="527565496">
          <w:marLeft w:val="0"/>
          <w:marRight w:val="0"/>
          <w:marTop w:val="0"/>
          <w:marBottom w:val="0"/>
          <w:divBdr>
            <w:top w:val="none" w:sz="0" w:space="0" w:color="auto"/>
            <w:left w:val="none" w:sz="0" w:space="0" w:color="auto"/>
            <w:bottom w:val="none" w:sz="0" w:space="0" w:color="auto"/>
            <w:right w:val="none" w:sz="0" w:space="0" w:color="auto"/>
          </w:divBdr>
          <w:divsChild>
            <w:div w:id="204350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www.figma.com/file/LkjOshSsRXlumgGDWNkGzq/Perfumeshop---wireframe?node-id=0%3A1&amp;t=FNy73vPmXzV4bV7M-1"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ojo2100@student.miun.se"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www.figma.com/file/zg8e9F87sxp8etXRbEZJIj/Perfumeshop---design?node-id=0%3A1&amp;t=BZ4kDSLbBPOP0e6K-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5FDA6-928F-4E46-B4EC-D0C6E650F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43</TotalTime>
  <Pages>19</Pages>
  <Words>6004</Words>
  <Characters>34224</Characters>
  <Application>Microsoft Office Word</Application>
  <DocSecurity>0</DocSecurity>
  <Lines>285</Lines>
  <Paragraphs>80</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4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Norling</dc:creator>
  <cp:keywords/>
  <dc:description/>
  <cp:lastModifiedBy>Josef, Aous</cp:lastModifiedBy>
  <cp:revision>432</cp:revision>
  <cp:lastPrinted>2023-02-02T04:06:00Z</cp:lastPrinted>
  <dcterms:created xsi:type="dcterms:W3CDTF">2021-03-12T07:43:00Z</dcterms:created>
  <dcterms:modified xsi:type="dcterms:W3CDTF">2023-02-03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bfDhIa0n"/&gt;&lt;style id="http://www.zotero.org/styles/vancouver" locale="sv-SE" hasBibliography="1" bibliographyStyleHasBeenSet="1"/&gt;&lt;prefs&gt;&lt;pref name="fieldType" value="Field"/&gt;&lt;/prefs&gt;&lt;/data&gt;</vt:lpwstr>
  </property>
</Properties>
</file>